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Pr="00895E3B" w:rsidRDefault="002F2CDF" w:rsidP="002F2CDF">
      <w:pPr>
        <w:pStyle w:val="Default"/>
        <w:tabs>
          <w:tab w:val="left" w:pos="2268"/>
        </w:tabs>
        <w:jc w:val="center"/>
        <w:rPr>
          <w:rFonts w:eastAsia="Calibri"/>
          <w:b/>
          <w:bCs/>
          <w:sz w:val="32"/>
          <w:szCs w:val="28"/>
          <w:lang w:val="es-ES"/>
        </w:rPr>
      </w:pPr>
    </w:p>
    <w:p w14:paraId="32782B43" w14:textId="6DCA64CF" w:rsidR="002F2CDF" w:rsidRPr="002D4E28" w:rsidRDefault="002D4E28" w:rsidP="002D4E28">
      <w:pPr>
        <w:keepNext/>
        <w:keepLines/>
        <w:suppressAutoHyphens/>
        <w:overflowPunct w:val="0"/>
        <w:autoSpaceDE w:val="0"/>
        <w:autoSpaceDN w:val="0"/>
        <w:adjustRightInd w:val="0"/>
        <w:spacing w:after="480" w:line="276" w:lineRule="auto"/>
        <w:jc w:val="center"/>
        <w:textAlignment w:val="baseline"/>
        <w:rPr>
          <w:rFonts w:eastAsia="Times New Roman" w:cs="Times New Roman"/>
          <w:b/>
          <w:sz w:val="28"/>
          <w:lang w:val="es-ES"/>
        </w:rPr>
      </w:pPr>
      <w:r w:rsidRPr="002D4E28">
        <w:rPr>
          <w:rFonts w:eastAsia="Times New Roman" w:cs="Times New Roman"/>
          <w:b/>
          <w:sz w:val="28"/>
          <w:lang w:val="es-ES"/>
        </w:rPr>
        <w:t>Análisis Modal Operacional de señales de ruido neutrónico para la caracterización mecánica del núcleo de un PWR</w:t>
      </w:r>
    </w:p>
    <w:p w14:paraId="472069C7" w14:textId="77777777" w:rsidR="002F2CDF" w:rsidRPr="0079704E" w:rsidRDefault="002F2CDF" w:rsidP="002F2CDF">
      <w:pPr>
        <w:pStyle w:val="Default"/>
        <w:tabs>
          <w:tab w:val="left" w:pos="5223"/>
        </w:tabs>
        <w:rPr>
          <w:sz w:val="20"/>
          <w:szCs w:val="20"/>
        </w:rPr>
      </w:pPr>
    </w:p>
    <w:p w14:paraId="4186D939" w14:textId="66C4FED4" w:rsidR="002F2CDF" w:rsidRPr="0078043E" w:rsidRDefault="0078043E" w:rsidP="002F2CDF">
      <w:pPr>
        <w:pStyle w:val="Default"/>
        <w:jc w:val="center"/>
        <w:rPr>
          <w:b/>
          <w:bCs/>
          <w:smallCaps/>
          <w:sz w:val="20"/>
          <w:szCs w:val="20"/>
          <w:vertAlign w:val="superscript"/>
        </w:rPr>
      </w:pPr>
      <w:r w:rsidRPr="0078043E">
        <w:rPr>
          <w:b/>
          <w:bCs/>
          <w:sz w:val="20"/>
          <w:szCs w:val="20"/>
        </w:rPr>
        <w:t>Luis Alejandro Torres Delgado</w:t>
      </w:r>
      <w:r w:rsidR="002F2CDF" w:rsidRPr="00A84CB6">
        <w:rPr>
          <w:b/>
          <w:bCs/>
          <w:smallCaps/>
          <w:sz w:val="20"/>
          <w:szCs w:val="20"/>
        </w:rPr>
        <w:t>,</w:t>
      </w:r>
      <w:r w:rsidR="002F2CDF" w:rsidRPr="00022DB1">
        <w:rPr>
          <w:b/>
          <w:bCs/>
          <w:sz w:val="20"/>
          <w:szCs w:val="20"/>
        </w:rPr>
        <w:t xml:space="preserve"> </w:t>
      </w:r>
      <w:r w:rsidRPr="0078043E">
        <w:rPr>
          <w:b/>
          <w:bCs/>
          <w:sz w:val="20"/>
          <w:szCs w:val="20"/>
        </w:rPr>
        <w:t>Cristina Montalvo Martín</w:t>
      </w:r>
      <w:r w:rsidR="002F2CDF" w:rsidRPr="00A84CB6">
        <w:rPr>
          <w:b/>
          <w:bCs/>
          <w:smallCaps/>
          <w:sz w:val="20"/>
          <w:szCs w:val="20"/>
        </w:rPr>
        <w:t xml:space="preserve">, </w:t>
      </w:r>
      <w:r w:rsidRPr="0078043E">
        <w:rPr>
          <w:b/>
          <w:bCs/>
          <w:sz w:val="20"/>
          <w:szCs w:val="20"/>
        </w:rPr>
        <w:t>Agustín García-Berrocal Sánchez</w:t>
      </w:r>
    </w:p>
    <w:p w14:paraId="4C69B73D" w14:textId="0917FD27" w:rsidR="002F2CDF" w:rsidRDefault="002F2CDF" w:rsidP="00040A76">
      <w:pPr>
        <w:rPr>
          <w:sz w:val="18"/>
        </w:rPr>
      </w:pPr>
    </w:p>
    <w:p w14:paraId="107D5310" w14:textId="3F35F2A2" w:rsidR="0078043E" w:rsidRPr="00FB73A9" w:rsidRDefault="002904F4" w:rsidP="002F2CDF">
      <w:pPr>
        <w:jc w:val="center"/>
        <w:rPr>
          <w:sz w:val="18"/>
        </w:rPr>
      </w:pPr>
      <w:r>
        <w:rPr>
          <w:sz w:val="18"/>
        </w:rPr>
        <w:t xml:space="preserve">Departamento de Energía y Combustibles, </w:t>
      </w:r>
      <w:r w:rsidR="0078043E" w:rsidRPr="0078043E">
        <w:rPr>
          <w:sz w:val="18"/>
        </w:rPr>
        <w:t xml:space="preserve">Escuela Técnica Superior de Minas y Energía, </w:t>
      </w:r>
      <w:r w:rsidR="00B94C1E" w:rsidRPr="00B94C1E">
        <w:rPr>
          <w:sz w:val="18"/>
        </w:rPr>
        <w:t>Universidad Politécnica de Madrid, 28003 Madrid</w:t>
      </w:r>
    </w:p>
    <w:p w14:paraId="36E687F5" w14:textId="3D941B87" w:rsidR="000166CA" w:rsidRPr="00264366" w:rsidRDefault="000166CA" w:rsidP="00425947">
      <w:pPr>
        <w:pStyle w:val="Default"/>
        <w:rPr>
          <w:bCs/>
          <w:sz w:val="18"/>
          <w:szCs w:val="16"/>
        </w:rPr>
      </w:pPr>
    </w:p>
    <w:p w14:paraId="1FF9BC06" w14:textId="77777777" w:rsidR="00323F6E" w:rsidRDefault="00323F6E" w:rsidP="00130DAE">
      <w:pPr>
        <w:pStyle w:val="Default"/>
        <w:jc w:val="center"/>
        <w:rPr>
          <w:bCs/>
          <w:smallCaps/>
          <w:sz w:val="20"/>
          <w:szCs w:val="16"/>
        </w:rPr>
      </w:pPr>
    </w:p>
    <w:p w14:paraId="53E50F8C" w14:textId="77777777" w:rsidR="00E53539" w:rsidRDefault="00E53539" w:rsidP="00323F6E">
      <w:pPr>
        <w:pStyle w:val="Default"/>
      </w:pPr>
    </w:p>
    <w:p w14:paraId="5D8858F4" w14:textId="1B923AC3" w:rsidR="00B94C1E" w:rsidRPr="00830C3B" w:rsidRDefault="00B94C1E" w:rsidP="00323F6E">
      <w:pPr>
        <w:pStyle w:val="Default"/>
        <w:sectPr w:rsidR="00B94C1E"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0C58D2D1" w14:textId="469C5BC4" w:rsidR="00040A76" w:rsidRDefault="00040A76" w:rsidP="00FB73A9"/>
    <w:p w14:paraId="179C55A1" w14:textId="77777777" w:rsidR="00040A76" w:rsidRPr="00040A76" w:rsidRDefault="00040A76" w:rsidP="00040A76">
      <w:pPr>
        <w:overflowPunct w:val="0"/>
        <w:autoSpaceDE w:val="0"/>
        <w:autoSpaceDN w:val="0"/>
        <w:adjustRightInd w:val="0"/>
        <w:textAlignment w:val="baseline"/>
        <w:rPr>
          <w:rFonts w:eastAsia="Times New Roman" w:cs="Times New Roman"/>
          <w:lang w:val="es-ES"/>
        </w:rPr>
      </w:pPr>
      <w:bookmarkStart w:id="0" w:name="_Hlk101251577"/>
      <w:r w:rsidRPr="00040A76">
        <w:rPr>
          <w:rFonts w:eastAsia="Times New Roman" w:cs="Times New Roman"/>
          <w:lang w:val="es-ES"/>
        </w:rPr>
        <w:t>Las técnicas de Análisis Modal Operacional (OMA) son ampliamente utilizadas para el estudio de propiedades dinámicas e identificación modal de sistemas y estructuras, y se basan únicamente en las medidas de la respuesta mecánica del sistema bajo estudio. Normalmente estas medidas se obtienen de acelerómetros dispuestos sobre la estructura. En el caso de un reactor nuclear comercial, no es posible introducir acelerómetros en el núcleo, pero es posible medir la respuesta mecánica indirectamente utilizando los detectores de neutrones. Además, no es posible conocer directamente las excitaciones de entrada, ya que son muy variadas y de naturaleza tanto mecánica como termohidráulica. La excitación global puede asumirse de naturaleza aleatoria como ruido blanco gaussiano.</w:t>
      </w:r>
    </w:p>
    <w:p w14:paraId="638DCED0" w14:textId="77777777" w:rsidR="00040A76" w:rsidRPr="00040A76" w:rsidRDefault="00040A76" w:rsidP="00040A76">
      <w:pPr>
        <w:overflowPunct w:val="0"/>
        <w:autoSpaceDE w:val="0"/>
        <w:autoSpaceDN w:val="0"/>
        <w:adjustRightInd w:val="0"/>
        <w:textAlignment w:val="baseline"/>
        <w:rPr>
          <w:rFonts w:eastAsia="Times New Roman" w:cs="Times New Roman"/>
          <w:lang w:val="es-ES"/>
        </w:rPr>
      </w:pPr>
    </w:p>
    <w:p w14:paraId="5243ECC9" w14:textId="007416AF" w:rsidR="00040A76" w:rsidRDefault="00040A76" w:rsidP="00040A76">
      <w:pPr>
        <w:overflowPunct w:val="0"/>
        <w:autoSpaceDE w:val="0"/>
        <w:autoSpaceDN w:val="0"/>
        <w:adjustRightInd w:val="0"/>
        <w:textAlignment w:val="baseline"/>
        <w:rPr>
          <w:rFonts w:eastAsia="Times New Roman" w:cs="Times New Roman"/>
          <w:lang w:val="es-ES"/>
        </w:rPr>
      </w:pPr>
      <w:bookmarkStart w:id="1" w:name="_Hlk103335880"/>
      <w:r w:rsidRPr="00040A76">
        <w:rPr>
          <w:rFonts w:eastAsia="Times New Roman" w:cs="Times New Roman"/>
          <w:lang w:val="es-ES"/>
        </w:rPr>
        <w:t>Se conoce como ruido neutrónico a las fluctuaciones en el tiempo de la población de neutrones en una región. Esta magnitud está relacionada con la potencia del reactor y proporciona también información sobre los fenómenos que tienen lugar en el interior del núcleo. La fuerte relación que existe entre la neutrónica, la mecánica y la termohidráulica, permite que a través del análisis y seguimiento del ruido neutrónico se pueda apreciar una gran cantidad de fenómenos al mismo tiempo. El ruido neutrónico es recogido por una matriz de contadores de neutrones repartidos dentro y fuera del núcleo. El número de sensores puede rondar los 50 o más, según el diseño.</w:t>
      </w:r>
    </w:p>
    <w:p w14:paraId="0096D673" w14:textId="713C8AB1" w:rsidR="00895E3B" w:rsidRDefault="00895E3B" w:rsidP="00040A76">
      <w:pPr>
        <w:overflowPunct w:val="0"/>
        <w:autoSpaceDE w:val="0"/>
        <w:autoSpaceDN w:val="0"/>
        <w:adjustRightInd w:val="0"/>
        <w:textAlignment w:val="baseline"/>
        <w:rPr>
          <w:rFonts w:eastAsia="Times New Roman" w:cs="Times New Roman"/>
          <w:lang w:val="es-ES"/>
        </w:rPr>
      </w:pPr>
    </w:p>
    <w:bookmarkEnd w:id="0"/>
    <w:bookmarkEnd w:id="1"/>
    <w:p w14:paraId="644A1079" w14:textId="0CDA859B" w:rsidR="00A24A23" w:rsidRDefault="006308EF" w:rsidP="00A24A23">
      <w:pPr>
        <w:overflowPunct w:val="0"/>
        <w:autoSpaceDE w:val="0"/>
        <w:autoSpaceDN w:val="0"/>
        <w:adjustRightInd w:val="0"/>
        <w:textAlignment w:val="baseline"/>
        <w:rPr>
          <w:rFonts w:eastAsia="Times New Roman" w:cs="Times New Roman"/>
          <w:lang w:val="es-ES"/>
        </w:rPr>
      </w:pPr>
      <w:r w:rsidRPr="006308EF">
        <w:rPr>
          <w:rFonts w:eastAsia="Times New Roman" w:cs="Times New Roman"/>
          <w:lang w:val="es-ES"/>
        </w:rPr>
        <w:t>El presente trabajo expone el uso de la técnica EFDD (</w:t>
      </w:r>
      <w:proofErr w:type="spellStart"/>
      <w:r w:rsidRPr="006308EF">
        <w:rPr>
          <w:rFonts w:eastAsia="Times New Roman" w:cs="Times New Roman"/>
          <w:lang w:val="es-ES"/>
        </w:rPr>
        <w:t>Enhance</w:t>
      </w:r>
      <w:proofErr w:type="spellEnd"/>
      <w:r w:rsidRPr="006308EF">
        <w:rPr>
          <w:rFonts w:eastAsia="Times New Roman" w:cs="Times New Roman"/>
          <w:lang w:val="es-ES"/>
        </w:rPr>
        <w:t xml:space="preserve"> </w:t>
      </w:r>
      <w:proofErr w:type="spellStart"/>
      <w:r w:rsidRPr="006308EF">
        <w:rPr>
          <w:rFonts w:eastAsia="Times New Roman" w:cs="Times New Roman"/>
          <w:lang w:val="es-ES"/>
        </w:rPr>
        <w:t>Frecuency</w:t>
      </w:r>
      <w:proofErr w:type="spellEnd"/>
      <w:r w:rsidRPr="006308EF">
        <w:rPr>
          <w:rFonts w:eastAsia="Times New Roman" w:cs="Times New Roman"/>
          <w:lang w:val="es-ES"/>
        </w:rPr>
        <w:t xml:space="preserve"> </w:t>
      </w:r>
      <w:proofErr w:type="spellStart"/>
      <w:r w:rsidRPr="006308EF">
        <w:rPr>
          <w:rFonts w:eastAsia="Times New Roman" w:cs="Times New Roman"/>
          <w:lang w:val="es-ES"/>
        </w:rPr>
        <w:t>Domain</w:t>
      </w:r>
      <w:proofErr w:type="spellEnd"/>
      <w:r w:rsidRPr="006308EF">
        <w:rPr>
          <w:rFonts w:eastAsia="Times New Roman" w:cs="Times New Roman"/>
          <w:lang w:val="es-ES"/>
        </w:rPr>
        <w:t xml:space="preserve"> </w:t>
      </w:r>
      <w:proofErr w:type="spellStart"/>
      <w:r w:rsidRPr="006308EF">
        <w:rPr>
          <w:rFonts w:eastAsia="Times New Roman" w:cs="Times New Roman"/>
          <w:lang w:val="es-ES"/>
        </w:rPr>
        <w:t>Decomposition</w:t>
      </w:r>
      <w:proofErr w:type="spellEnd"/>
      <w:r w:rsidRPr="006308EF">
        <w:rPr>
          <w:rFonts w:eastAsia="Times New Roman" w:cs="Times New Roman"/>
          <w:lang w:val="es-ES"/>
        </w:rPr>
        <w:t>) sobre datos reales para caracterizar una resonancia en el entorno de los 8 Hz. Esta región tradicionalmente se asocia a un modo de vibración de la vasija, conocido como “Beam Mode”. Los resultados obtenidos son prometedores y muestran que la metodología proporciona información de manera eficiente que permite caracterizar este tipo de resonancias y ayuda a identificar los orígenes físicos de las mismas. En línea con estudios anteriores, se comprueba que la resonancia analizada no parece corresponder a un movimiento pendular en los reactores de tipo KWU.</w:t>
      </w:r>
    </w:p>
    <w:p w14:paraId="3644471A" w14:textId="77777777" w:rsidR="006308EF" w:rsidRDefault="006308EF" w:rsidP="00A24A23">
      <w:pPr>
        <w:overflowPunct w:val="0"/>
        <w:autoSpaceDE w:val="0"/>
        <w:autoSpaceDN w:val="0"/>
        <w:adjustRightInd w:val="0"/>
        <w:textAlignment w:val="baseline"/>
      </w:pPr>
    </w:p>
    <w:p w14:paraId="70A85AF5" w14:textId="7E6012E3"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6308EF" w:rsidRPr="006308EF">
        <w:t>OMA</w:t>
      </w:r>
      <w:r w:rsidR="006308EF">
        <w:t>;</w:t>
      </w:r>
      <w:r w:rsidR="006308EF" w:rsidRPr="006308EF">
        <w:t xml:space="preserve"> FDD</w:t>
      </w:r>
      <w:r w:rsidR="006308EF">
        <w:t>;</w:t>
      </w:r>
      <w:r w:rsidR="006308EF" w:rsidRPr="006308EF">
        <w:t xml:space="preserve"> EFDD</w:t>
      </w:r>
      <w:r w:rsidR="006308EF">
        <w:t>;</w:t>
      </w:r>
      <w:r w:rsidR="006308EF" w:rsidRPr="006308EF">
        <w:t xml:space="preserve"> Beam Mode</w:t>
      </w:r>
      <w:r w:rsidR="006308EF">
        <w:t>;</w:t>
      </w:r>
      <w:r w:rsidR="006308EF" w:rsidRPr="006308EF">
        <w:t xml:space="preserve"> ruido neutrónico</w:t>
      </w:r>
      <w:r w:rsidR="006308EF">
        <w:t>;</w:t>
      </w:r>
      <w:r w:rsidR="006308EF" w:rsidRPr="006308EF">
        <w:t xml:space="preserve"> reactor PWR.</w:t>
      </w:r>
    </w:p>
    <w:p w14:paraId="65B0EAD8" w14:textId="77777777" w:rsidR="00E53539" w:rsidRPr="00806FF8" w:rsidRDefault="00E53539" w:rsidP="00E34FCE">
      <w:pPr>
        <w:pStyle w:val="Default"/>
        <w:ind w:right="-232"/>
        <w:jc w:val="both"/>
        <w:rPr>
          <w:sz w:val="20"/>
        </w:rPr>
      </w:pP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161214E4" w:rsidR="00E72566" w:rsidRDefault="00E72566" w:rsidP="00E72566">
      <w:pPr>
        <w:pStyle w:val="Default"/>
        <w:jc w:val="both"/>
        <w:rPr>
          <w:b/>
          <w:sz w:val="20"/>
          <w:szCs w:val="20"/>
          <w:lang w:val="en-US"/>
        </w:rPr>
      </w:pPr>
    </w:p>
    <w:p w14:paraId="4075F5D9" w14:textId="77777777" w:rsidR="00CD6A16" w:rsidRPr="00CD6A16" w:rsidRDefault="00CD6A16" w:rsidP="00CD6A16">
      <w:pPr>
        <w:rPr>
          <w:lang w:val="en-GB"/>
        </w:rPr>
      </w:pPr>
      <w:r w:rsidRPr="00CD6A16">
        <w:rPr>
          <w:lang w:val="en-GB"/>
        </w:rPr>
        <w:t>Operational Modal Analysis (OMA) techniques are widely used for the study of dynamic properties and modal identification of systems and structures, and are based solely on measurements of the mechanical response of the system under study. Normally these measurements are obtained from accelerometers arranged on the structure. In the case of a commercial nuclear reactor, it is not possible to introduce accelerometers into the core, but it is possible to measure the mechanical response indirectly using neutron detectors. In addition, it is not possible to know the input excitations directly, since they are very varied and are both mechanical and thermohydraulic in nature. The global excitation can be assumed to be random in nature as Gaussian white noise.</w:t>
      </w:r>
    </w:p>
    <w:p w14:paraId="0865678B" w14:textId="77777777" w:rsidR="00CD6A16" w:rsidRPr="00CD6A16" w:rsidRDefault="00CD6A16" w:rsidP="00CD6A16">
      <w:pPr>
        <w:rPr>
          <w:lang w:val="en-GB"/>
        </w:rPr>
      </w:pPr>
    </w:p>
    <w:p w14:paraId="3541ED94" w14:textId="77777777" w:rsidR="00CD6A16" w:rsidRPr="00CD6A16" w:rsidRDefault="00CD6A16" w:rsidP="00CD6A16">
      <w:pPr>
        <w:rPr>
          <w:lang w:val="en-GB"/>
        </w:rPr>
      </w:pPr>
      <w:r w:rsidRPr="00CD6A16">
        <w:rPr>
          <w:lang w:val="en-GB"/>
        </w:rPr>
        <w:t xml:space="preserve">Neutron noise is known as the fluctuations in time of the population of neutrons in a region. This magnitude is related to the power of the reactor and also provides information on the phenomena that take place inside the core. The strong relationship that exists between neutronics, mechanics and </w:t>
      </w:r>
      <w:proofErr w:type="spellStart"/>
      <w:r w:rsidRPr="00CD6A16">
        <w:rPr>
          <w:lang w:val="en-GB"/>
        </w:rPr>
        <w:t>thermohydraulics</w:t>
      </w:r>
      <w:proofErr w:type="spellEnd"/>
      <w:r w:rsidRPr="00CD6A16">
        <w:rPr>
          <w:lang w:val="en-GB"/>
        </w:rPr>
        <w:t>, allows a large number of phenomena to be appreciated at the same time through the analysis and monitoring of neutron noise. The neutron noise is picked up by an array of neutron counters spread inside and outside the core. The number of sensors can be around 50 or more, depending on the design.</w:t>
      </w:r>
    </w:p>
    <w:p w14:paraId="3D441571" w14:textId="77777777" w:rsidR="00CD6A16" w:rsidRPr="00CD6A16" w:rsidRDefault="00CD6A16" w:rsidP="00CD6A16">
      <w:pPr>
        <w:rPr>
          <w:lang w:val="en-GB"/>
        </w:rPr>
      </w:pPr>
    </w:p>
    <w:p w14:paraId="572CD4B0" w14:textId="5371101C" w:rsidR="007B7D65" w:rsidRDefault="00CD6A16" w:rsidP="00CD6A16">
      <w:pPr>
        <w:rPr>
          <w:lang w:val="en-GB"/>
        </w:rPr>
      </w:pPr>
      <w:r w:rsidRPr="00CD6A16">
        <w:rPr>
          <w:lang w:val="en-GB"/>
        </w:rPr>
        <w:t xml:space="preserve">This paper exposes the use of the EFDD (Enhance Frequency Domain Decomposition) technique on real data to characterize a resonance around 8 Hz. This region is traditionally associated with a vibration mode of the vessel, known as "Beam Mode". The results obtained are promising and show that the methodology efficiently provides information that allows to characterize this type of resonances and helps to identify their physical origins. In line with previous studies, it is verified that the </w:t>
      </w:r>
      <w:proofErr w:type="spellStart"/>
      <w:r w:rsidRPr="00CD6A16">
        <w:rPr>
          <w:lang w:val="en-GB"/>
        </w:rPr>
        <w:t>analyzed</w:t>
      </w:r>
      <w:proofErr w:type="spellEnd"/>
      <w:r w:rsidRPr="00CD6A16">
        <w:rPr>
          <w:lang w:val="en-GB"/>
        </w:rPr>
        <w:t xml:space="preserve"> resonance does not seem to correspond to a pendular movement in KWU type reactors.</w:t>
      </w:r>
    </w:p>
    <w:p w14:paraId="7A514869" w14:textId="77777777" w:rsidR="00CD6A16" w:rsidRDefault="00CD6A16" w:rsidP="00CD6A16">
      <w:pPr>
        <w:rPr>
          <w:rStyle w:val="hps"/>
          <w:rFonts w:cs="Times New Roman"/>
          <w:color w:val="000000"/>
          <w:lang w:val="en-GB"/>
        </w:rPr>
      </w:pPr>
    </w:p>
    <w:p w14:paraId="6FCE943A" w14:textId="54076B72"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6308EF" w:rsidRPr="006308EF">
        <w:rPr>
          <w:lang w:val="en-US"/>
        </w:rPr>
        <w:t>OMA</w:t>
      </w:r>
      <w:r w:rsidR="00F47C54">
        <w:rPr>
          <w:lang w:val="en-US"/>
        </w:rPr>
        <w:t>;</w:t>
      </w:r>
      <w:r w:rsidR="006308EF" w:rsidRPr="006308EF">
        <w:rPr>
          <w:lang w:val="en-US"/>
        </w:rPr>
        <w:t xml:space="preserve"> FDD</w:t>
      </w:r>
      <w:r w:rsidR="006308EF">
        <w:rPr>
          <w:lang w:val="en-US"/>
        </w:rPr>
        <w:t>;</w:t>
      </w:r>
      <w:r w:rsidR="006308EF" w:rsidRPr="006308EF">
        <w:rPr>
          <w:lang w:val="en-US"/>
        </w:rPr>
        <w:t xml:space="preserve"> EFDD</w:t>
      </w:r>
      <w:r w:rsidR="006308EF">
        <w:rPr>
          <w:lang w:val="en-US"/>
        </w:rPr>
        <w:t>;</w:t>
      </w:r>
      <w:r w:rsidR="006308EF" w:rsidRPr="006308EF">
        <w:rPr>
          <w:lang w:val="en-US"/>
        </w:rPr>
        <w:t xml:space="preserve"> Beam Mode</w:t>
      </w:r>
      <w:r w:rsidR="006308EF">
        <w:rPr>
          <w:lang w:val="en-US"/>
        </w:rPr>
        <w:t>;</w:t>
      </w:r>
      <w:r w:rsidR="006308EF" w:rsidRPr="006308EF">
        <w:rPr>
          <w:lang w:val="en-US"/>
        </w:rPr>
        <w:t xml:space="preserve"> neutron noise</w:t>
      </w:r>
      <w:r w:rsidR="006308EF">
        <w:rPr>
          <w:lang w:val="en-US"/>
        </w:rPr>
        <w:t>;</w:t>
      </w:r>
      <w:r w:rsidR="006308EF" w:rsidRPr="006308EF">
        <w:rPr>
          <w:lang w:val="en-US"/>
        </w:rPr>
        <w:t xml:space="preserve"> PWR reactor.</w:t>
      </w:r>
    </w:p>
    <w:p w14:paraId="0CF71C73" w14:textId="77777777" w:rsidR="002434B1" w:rsidRPr="002434B1" w:rsidRDefault="002434B1" w:rsidP="002434B1">
      <w:pPr>
        <w:rPr>
          <w:color w:val="000000"/>
          <w:lang w:val="en-US"/>
        </w:rPr>
      </w:pPr>
    </w:p>
    <w:p w14:paraId="59EF8E10" w14:textId="77777777" w:rsidR="00561135" w:rsidRPr="00E34FCE" w:rsidRDefault="00561135" w:rsidP="00FB73A9">
      <w:pPr>
        <w:rPr>
          <w:lang w:val="en-GB"/>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5806DB19" w14:textId="57A304CD" w:rsidR="001D69C9" w:rsidRPr="001D69C9" w:rsidRDefault="002434B1" w:rsidP="00CB2518">
      <w:pPr>
        <w:pStyle w:val="Heading1"/>
      </w:pPr>
      <w:r>
        <w:t>Introducción</w:t>
      </w:r>
    </w:p>
    <w:p w14:paraId="79CCC5EB" w14:textId="77777777" w:rsidR="001D69C9" w:rsidRDefault="001D69C9" w:rsidP="002434B1"/>
    <w:p w14:paraId="290EFCB5" w14:textId="35B4F438" w:rsidR="002F46CF" w:rsidRPr="002F46CF" w:rsidRDefault="001D69C9" w:rsidP="002F46CF">
      <w:r w:rsidRPr="00040A76">
        <w:t xml:space="preserve">El Análisis Modal Operacional </w:t>
      </w:r>
      <w:r w:rsidR="007B32F5">
        <w:t xml:space="preserve">o en inglés </w:t>
      </w:r>
      <w:proofErr w:type="spellStart"/>
      <w:r w:rsidR="007B32F5" w:rsidRPr="007B32F5">
        <w:rPr>
          <w:i/>
          <w:iCs/>
        </w:rPr>
        <w:t>Operational</w:t>
      </w:r>
      <w:proofErr w:type="spellEnd"/>
      <w:r w:rsidR="007B32F5" w:rsidRPr="007B32F5">
        <w:rPr>
          <w:i/>
          <w:iCs/>
        </w:rPr>
        <w:t xml:space="preserve"> Modal Análisis</w:t>
      </w:r>
      <w:r w:rsidR="007B32F5">
        <w:t xml:space="preserve"> </w:t>
      </w:r>
      <w:r w:rsidRPr="00040A76">
        <w:t>(OMA) es un conjunto de metodologías ampliamente utilizado en el estudio de las propiedades dinámicas de sistemas y estructuras</w:t>
      </w:r>
      <w:r w:rsidR="006339F8">
        <w:t xml:space="preserve"> </w:t>
      </w:r>
      <w:r w:rsidR="006339F8">
        <w:fldChar w:fldCharType="begin" w:fldLock="1"/>
      </w:r>
      <w:r w:rsidR="006339F8">
        <w:instrText>ADDIN CSL_CITATION {"citationItems":[{"id":"ITEM-1","itemData":{"abstract":"This book covers all aspects of operational modal analysis for civil engineering, from theoretical background to applications, including measurement hardware, software development, and data processing. In particular, this book provides an extensive description and discussion of OMA methods, their classification and relationship, and advantages and drawbacks. The authors cover both the well-established theoretical background of OMA methods and the most recent developments in the field, providing detailed examples to help the reader better understand the concepts and potentialities of the technique. Additional material is provided (data, software) to help practitioners and students become familiar with OMA. Covering a range of different aspects of OMA, always with the application in mind, the practical perspective adopted in this book makes it ideal for a wide range of readers from researchers to field engineers; graduate and undergraduate students; and technicians interested in structural dynamics, system identification, and Structural Health Monitoring","author":[{"dropping-particle":"","family":"Rainieri","given":"C.","non-dropping-particle":"","parse-names":false,"suffix":""},{"dropping-particle":"","family":"Fabbrocino","given":"G.","non-dropping-particle":"","parse-names":false,"suffix":""}],"id":"ITEM-1","issued":{"date-parts":[["2015"]]},"title":"Operational Modal Analysis of Civil Engineering Structures","type":"book"},"uris":["http://www.mendeley.com/documents/?uuid=c8d20a32-b4c1-4ca7-a0b6-7684e2b20e10"]}],"mendeley":{"formattedCitation":"[1]","plainTextFormattedCitation":"[1]","previouslyFormattedCitation":"[1]"},"properties":{"noteIndex":0},"schema":"https://github.com/citation-style-language/schema/raw/master/csl-citation.json"}</w:instrText>
      </w:r>
      <w:r w:rsidR="006339F8">
        <w:fldChar w:fldCharType="separate"/>
      </w:r>
      <w:r w:rsidR="006339F8" w:rsidRPr="006339F8">
        <w:rPr>
          <w:noProof/>
        </w:rPr>
        <w:t>[1]</w:t>
      </w:r>
      <w:r w:rsidR="006339F8">
        <w:fldChar w:fldCharType="end"/>
      </w:r>
      <w:r w:rsidRPr="00040A76">
        <w:t xml:space="preserve">. Hoy en día es una herramienta ampliamente </w:t>
      </w:r>
      <w:r>
        <w:t>empleada</w:t>
      </w:r>
      <w:r w:rsidRPr="00040A76">
        <w:t xml:space="preserve"> para la identificación modal, con numerosas aplicaciones en ingeniería civil, ingeniería mecánica e industrial, ingeniería aeroespacial, etc</w:t>
      </w:r>
      <w:r w:rsidR="006339F8">
        <w:t xml:space="preserve">. </w:t>
      </w:r>
      <w:r w:rsidR="006339F8">
        <w:fldChar w:fldCharType="begin" w:fldLock="1"/>
      </w:r>
      <w:r w:rsidR="00833332">
        <w:instrText>ADDIN CSL_CITATION {"citationItems":[{"id":"ITEM-1","itemData":{"DOI":"10.1007/978-3-319-74693-7_7","ISBN":"9783319746920","ISSN":"21915652","abstract":"Harmonic excitation of structures caused by rotating equipment is a problem faced by many engineers in the field of Operational Modal Analysis (OMA). Several methods to discard the influence of harmonic inputs over systems natural responses has been proposed in the literature and implemented in various software solutions. This paper recalls some of the most used techniques and uses a new time domain method for removing harmonics from measurements. Deployed method does not rely on filtering, statistical detection nor on non-linear fitting. Instead, it predicts the harmonic part of the time series and deploys an orthogonal projection of the latter onto the raw measurements to remove the harmonic part of the signal. The new technique is a part of an semi-automated framework for OMA of structures contaminated with harmonics, whose flow is presented in this paper. The merit of the framework is discussed in the context of OMA of a full scale operating ship with rotating machinery on-board.","author":[{"dropping-particle":"","family":"Gres","given":"S.","non-dropping-particle":"","parse-names":false,"suffix":""},{"dropping-particle":"","family":"Andersen","given":"P.","non-dropping-particle":"","parse-names":false,"suffix":""},{"dropping-particle":"","family":"Damkilde","given":"L.","non-dropping-particle":"","parse-names":false,"suffix":""}],"container-title":"36th IMAC, Conference Proceedings of the Society for Experimental Mechanics Series","id":"ITEM-1","issued":{"date-parts":[["2019"]]},"page":"67-75","title":"Operational Modal Analysis of Rotating Machinery","type":"paper-conference"},"uris":["http://www.mendeley.com/documents/?uuid=52ad6f15-5a8d-4fcd-ba24-4e839261f0d2"]},{"id":"ITEM-2","itemData":{"DOI":"10.1007/s12567-018-0209-5","ISBN":"1256701802095","ISSN":"18682510","abstract":"The objective of this paper is the investigation of the capability of operational modal analysis approaches to deal with time-varying system in the low-frequency domain. Specifically, the problem of the identification of the dynamic properties of a launch vehicle, working under actual operative conditions, is studied. Two OMA methods are considered: the frequency-domain decomposition and the Hilbert transform method. It is demonstrated that both OMA approaches allow the time-tracking of modal parameters, namely, natural frequencies, damping ratios, and mode shapes, from the response accelerations only recorded during actual flight tests of a launcher characterized by a large mass variation due to fuel burning typical of the first phase of the flight.","author":[{"dropping-particle":"","family":"Eugeni","given":"M.","non-dropping-particle":"","parse-names":false,"suffix":""},{"dropping-particle":"","family":"Coppotelli","given":"G.","non-dropping-particle":"","parse-names":false,"suffix":""},{"dropping-particle":"","family":"Mastroddi","given":"F.","non-dropping-particle":"","parse-names":false,"suffix":""},{"dropping-particle":"","family":"Gaudenzi","given":"P.","non-dropping-particle":"","parse-names":false,"suffix":""},{"dropping-particle":"","family":"Muller","given":"S.","non-dropping-particle":"","parse-names":false,"suffix":""},{"dropping-particle":"","family":"Troclet","given":"B.","non-dropping-particle":"","parse-names":false,"suffix":""}],"container-title":"CEAS Space Journal","id":"ITEM-2","issue":"3","issued":{"date-parts":[["2018"]]},"page":"381-406","publisher":"Springer Vienna","title":"OMA analysis of a launcher under operational conditions with time-varying properties","type":"article-journal","volume":"10"},"uris":["http://www.mendeley.com/documents/?uuid=4d203eac-4f11-4834-8ed3-be13b4f83f3c"]},{"id":"ITEM-3","itemData":{"abstract":"Wrong abstract","author":[{"dropping-particle":"","family":"Greiner","given":"G.","non-dropping-particle":"","parse-names":false,"suffix":""}],"id":"ITEM-3","issue":"9","issued":{"date-parts":[["2008"]]},"number-of-pages":"287","title":"Operational Modal Analysis and its Application for SOFIA Telescope Assembly Vibration Measurements","type":"thesis","volume":"53"},"uris":["http://www.mendeley.com/documents/?uuid=076157ad-082d-4277-b955-75ad4b17f4da"]}],"mendeley":{"formattedCitation":"[2]–[4]","plainTextFormattedCitation":"[2]–[4]","previouslyFormattedCitation":"[2]–[4]"},"properties":{"noteIndex":0},"schema":"https://github.com/citation-style-language/schema/raw/master/csl-citation.json"}</w:instrText>
      </w:r>
      <w:r w:rsidR="006339F8">
        <w:fldChar w:fldCharType="separate"/>
      </w:r>
      <w:r w:rsidR="006339F8" w:rsidRPr="006339F8">
        <w:rPr>
          <w:noProof/>
        </w:rPr>
        <w:t>[2]–[4]</w:t>
      </w:r>
      <w:r w:rsidR="006339F8">
        <w:fldChar w:fldCharType="end"/>
      </w:r>
      <w:r w:rsidR="006339F8">
        <w:t xml:space="preserve"> </w:t>
      </w:r>
      <w:r w:rsidRPr="00040A76">
        <w:t>. Las técnicas se refieren a métodos de identificación modal basados únicamente en mediciones de respuesta de los sistemas.</w:t>
      </w:r>
      <w:r w:rsidR="002F46CF">
        <w:t xml:space="preserve"> </w:t>
      </w:r>
      <w:r w:rsidR="002F46CF" w:rsidRPr="00040A76">
        <w:rPr>
          <w:rFonts w:eastAsia="Times New Roman" w:cs="Times New Roman"/>
          <w:lang w:val="es-ES"/>
        </w:rPr>
        <w:t xml:space="preserve">Normalmente </w:t>
      </w:r>
      <w:r w:rsidR="002F46CF">
        <w:rPr>
          <w:rFonts w:eastAsia="Times New Roman" w:cs="Times New Roman"/>
          <w:lang w:val="es-ES"/>
        </w:rPr>
        <w:t>las</w:t>
      </w:r>
      <w:r w:rsidR="002F46CF" w:rsidRPr="00040A76">
        <w:rPr>
          <w:rFonts w:eastAsia="Times New Roman" w:cs="Times New Roman"/>
          <w:lang w:val="es-ES"/>
        </w:rPr>
        <w:t xml:space="preserve"> medidas </w:t>
      </w:r>
      <w:r w:rsidR="002F46CF">
        <w:rPr>
          <w:rFonts w:eastAsia="Times New Roman" w:cs="Times New Roman"/>
          <w:lang w:val="es-ES"/>
        </w:rPr>
        <w:t xml:space="preserve">empleadas </w:t>
      </w:r>
      <w:r w:rsidR="002F46CF" w:rsidRPr="00040A76">
        <w:rPr>
          <w:rFonts w:eastAsia="Times New Roman" w:cs="Times New Roman"/>
          <w:lang w:val="es-ES"/>
        </w:rPr>
        <w:t xml:space="preserve">se obtienen de acelerómetros dispuestos sobre la estructura. En el caso de un reactor nuclear comercial, no es posible introducir acelerómetros en el núcleo, pero es posible medir la respuesta mecánica indirectamente utilizando los detectores de neutrones. Además, no es posible conocer directamente las excitaciones de entrada, ya que </w:t>
      </w:r>
      <w:r w:rsidR="002F46CF">
        <w:rPr>
          <w:rFonts w:eastAsia="Times New Roman" w:cs="Times New Roman"/>
          <w:lang w:val="es-ES"/>
        </w:rPr>
        <w:t xml:space="preserve">estas </w:t>
      </w:r>
      <w:r w:rsidR="002F46CF" w:rsidRPr="00040A76">
        <w:rPr>
          <w:rFonts w:eastAsia="Times New Roman" w:cs="Times New Roman"/>
          <w:lang w:val="es-ES"/>
        </w:rPr>
        <w:t>son muy variadas y de naturaleza tanto mecánica como termohidráulica.</w:t>
      </w:r>
      <w:r w:rsidR="002F46CF">
        <w:rPr>
          <w:rFonts w:eastAsia="Times New Roman" w:cs="Times New Roman"/>
          <w:lang w:val="es-ES"/>
        </w:rPr>
        <w:t xml:space="preserve"> Por lo tanto,</w:t>
      </w:r>
      <w:r w:rsidR="002F46CF" w:rsidRPr="00040A76">
        <w:rPr>
          <w:rFonts w:eastAsia="Times New Roman" w:cs="Times New Roman"/>
          <w:lang w:val="es-ES"/>
        </w:rPr>
        <w:t xml:space="preserve"> La excitación global puede asumirse de naturaleza aleatoria como ruido blanco gaussiano.</w:t>
      </w:r>
    </w:p>
    <w:p w14:paraId="3F017FC0" w14:textId="77777777" w:rsidR="002F46CF" w:rsidRPr="00040A76" w:rsidRDefault="002F46CF" w:rsidP="002F46CF">
      <w:pPr>
        <w:overflowPunct w:val="0"/>
        <w:autoSpaceDE w:val="0"/>
        <w:autoSpaceDN w:val="0"/>
        <w:adjustRightInd w:val="0"/>
        <w:textAlignment w:val="baseline"/>
        <w:rPr>
          <w:rFonts w:eastAsia="Times New Roman" w:cs="Times New Roman"/>
          <w:lang w:val="es-ES"/>
        </w:rPr>
      </w:pPr>
    </w:p>
    <w:p w14:paraId="66CE3F38" w14:textId="176BFCBF" w:rsidR="00034236" w:rsidRDefault="002F46CF" w:rsidP="006473E8">
      <w:pPr>
        <w:overflowPunct w:val="0"/>
        <w:autoSpaceDE w:val="0"/>
        <w:autoSpaceDN w:val="0"/>
        <w:adjustRightInd w:val="0"/>
        <w:textAlignment w:val="baseline"/>
        <w:rPr>
          <w:rFonts w:eastAsia="Times New Roman" w:cs="Times New Roman"/>
          <w:lang w:val="es-ES"/>
        </w:rPr>
      </w:pPr>
      <w:r>
        <w:rPr>
          <w:rFonts w:eastAsia="Times New Roman" w:cs="Times New Roman"/>
          <w:lang w:val="es-ES"/>
        </w:rPr>
        <w:t>El</w:t>
      </w:r>
      <w:r w:rsidRPr="00040A76">
        <w:rPr>
          <w:rFonts w:eastAsia="Times New Roman" w:cs="Times New Roman"/>
          <w:lang w:val="es-ES"/>
        </w:rPr>
        <w:t xml:space="preserve"> ruido neutrónico está </w:t>
      </w:r>
      <w:r w:rsidR="006473E8" w:rsidRPr="00040A76">
        <w:rPr>
          <w:rFonts w:eastAsia="Times New Roman" w:cs="Times New Roman"/>
          <w:lang w:val="es-ES"/>
        </w:rPr>
        <w:t>relacionado</w:t>
      </w:r>
      <w:r w:rsidRPr="00040A76">
        <w:rPr>
          <w:rFonts w:eastAsia="Times New Roman" w:cs="Times New Roman"/>
          <w:lang w:val="es-ES"/>
        </w:rPr>
        <w:t xml:space="preserve"> con la potencia del reactor y proporciona</w:t>
      </w:r>
      <w:r>
        <w:rPr>
          <w:rFonts w:eastAsia="Times New Roman" w:cs="Times New Roman"/>
          <w:lang w:val="es-ES"/>
        </w:rPr>
        <w:t xml:space="preserve"> </w:t>
      </w:r>
      <w:r w:rsidRPr="00040A76">
        <w:rPr>
          <w:rFonts w:eastAsia="Times New Roman" w:cs="Times New Roman"/>
          <w:lang w:val="es-ES"/>
        </w:rPr>
        <w:t>información sobre los fenómenos que tienen lugar en el interior del núcleo</w:t>
      </w:r>
      <w:r w:rsidR="00833332">
        <w:rPr>
          <w:rFonts w:eastAsia="Times New Roman" w:cs="Times New Roman"/>
          <w:lang w:val="es-ES"/>
        </w:rPr>
        <w:t xml:space="preserve"> </w:t>
      </w:r>
      <w:r w:rsidR="00833332">
        <w:rPr>
          <w:rFonts w:eastAsia="Times New Roman" w:cs="Times New Roman"/>
          <w:lang w:val="es-ES"/>
        </w:rPr>
        <w:fldChar w:fldCharType="begin" w:fldLock="1"/>
      </w:r>
      <w:r w:rsidR="003C5C2A">
        <w:rPr>
          <w:rFonts w:eastAsia="Times New Roman" w:cs="Times New Roman"/>
          <w:lang w:val="es-ES"/>
        </w:rPr>
        <w:instrText>ADDIN CSL_CITATION {"citationItems":[{"id":"ITEM-1","itemData":{"author":[{"dropping-particle":"","family":"Runkel","given":"J.","non-dropping-particle":"","parse-names":false,"suffix":""}],"id":"ITEM-1","issued":{"date-parts":[["1987"]]},"title":"Noise analysis in pressurized water reactor. PhD Thesis","type":"thesis"},"uris":["http://www.mendeley.com/documents/?uuid=222a906e-2125-4885-984b-49a4178e5e60"]}],"mendeley":{"formattedCitation":"[5]","plainTextFormattedCitation":"[5]","previouslyFormattedCitation":"[5]"},"properties":{"noteIndex":0},"schema":"https://github.com/citation-style-language/schema/raw/master/csl-citation.json"}</w:instrText>
      </w:r>
      <w:r w:rsidR="00833332">
        <w:rPr>
          <w:rFonts w:eastAsia="Times New Roman" w:cs="Times New Roman"/>
          <w:lang w:val="es-ES"/>
        </w:rPr>
        <w:fldChar w:fldCharType="separate"/>
      </w:r>
      <w:r w:rsidR="00833332" w:rsidRPr="00833332">
        <w:rPr>
          <w:rFonts w:eastAsia="Times New Roman" w:cs="Times New Roman"/>
          <w:noProof/>
          <w:lang w:val="es-ES"/>
        </w:rPr>
        <w:t>[5]</w:t>
      </w:r>
      <w:r w:rsidR="00833332">
        <w:rPr>
          <w:rFonts w:eastAsia="Times New Roman" w:cs="Times New Roman"/>
          <w:lang w:val="es-ES"/>
        </w:rPr>
        <w:fldChar w:fldCharType="end"/>
      </w:r>
      <w:r w:rsidRPr="00040A76">
        <w:rPr>
          <w:rFonts w:eastAsia="Times New Roman" w:cs="Times New Roman"/>
          <w:lang w:val="es-ES"/>
        </w:rPr>
        <w:t>. La fuerte relación que existe entre la neutrónica, la mecánica y la termohidráulica, permite que a través del análisis y seguimiento del ruido neutrónico se pueda apreciar una gran cantidad de fenómenos al mismo tiempo</w:t>
      </w:r>
      <w:r w:rsidR="00034236">
        <w:rPr>
          <w:rFonts w:eastAsia="Times New Roman" w:cs="Times New Roman"/>
          <w:lang w:val="es-ES"/>
        </w:rPr>
        <w:t xml:space="preserve">, </w:t>
      </w:r>
      <w:r w:rsidR="003C5C2A">
        <w:rPr>
          <w:rFonts w:eastAsia="Times New Roman" w:cs="Times New Roman"/>
          <w:lang w:val="es-ES"/>
        </w:rPr>
        <w:fldChar w:fldCharType="begin" w:fldLock="1"/>
      </w:r>
      <w:r w:rsidR="00C442FA">
        <w:rPr>
          <w:rFonts w:eastAsia="Times New Roman" w:cs="Times New Roman"/>
          <w:lang w:val="es-ES"/>
        </w:rPr>
        <w:instrText>ADDIN CSL_CITATION {"citationItems":[{"id":"ITEM-1","itemData":{"author":[{"dropping-particle":"","family":"Hashemian","given":"H. M.","non-dropping-particle":"","parse-names":false,"suffix":""},{"dropping-particle":"","family":"Jakubenko","given":"I.","non-dropping-particle":"","parse-names":false,"suffix":""},{"dropping-particle":"","family":"Forej","given":"V.","non-dropping-particle":"","parse-names":false,"suffix":""}],"container-title":"Proceedings of the Specialist's Meeting on Instrumentation and Control of WWER Type Nuclear Power Plants","id":"ITEM-1","issued":{"date-parts":[["1994"]]},"publisher-place":"Prague/Rez, Czech Republic","title":"Measurements of core barrel vibration and testing for core flow anomalies in pressurized water reactors","type":"paper-conference"},"uris":["http://www.mendeley.com/documents/?uuid=6a5aa728-7c38-4b41-9ebe-b35d2faa479b"]},{"id":"ITEM-2","itemData":{"abstract":"The nuclear power industry is working to reduce generation costs by adopting condition-based maintenance strategies and automating testing activities. These developments have stimulated great interest in on-line monitoring (OLM) technologies and new diagnostic and prognostic methods to anticipate, identify, and resolve equipment and process problems and ensure plant safety, efficiency, and immunity to accidents. This paper provides examples of these technologies with particular emphasis on eight key OLM applications: detecting sensing-line blockages, testing the response time of pressure transmitters, monitoring the calibration of pressure transmitters on-line, cross-calibrating temperature sensors in situ, assessing equipment condition, performing predictive maintenance of reactor internals, monitoring fluid flow, and extending the life of neutron detectors. These applications are discussed in the following sections. Emphasis is placed on the principles of a core OLM method - noise analysis - and the technical requirements for an integrated OLM system are summarized. ©2010 Elsevier Ltd. All rights reserved.","author":[{"dropping-particle":"","family":"Hashemian","given":"H. M.","non-dropping-particle":"","parse-names":false,"suffix":""}],"container-title":"Progress in Nuclear Energy","id":"ITEM-2","issue":"2","issued":{"date-parts":[["2011"]]},"page":"167-181","publisher":"Elsevier Ltd","title":"On-line monitoring applications in nuclear power plants","type":"article-journal","volume":"53"},"uris":["http://www.mendeley.com/documents/?uuid=be53b88b-c6b5-4293-90a5-243c6cdcf349"]}],"mendeley":{"formattedCitation":"[6], [7]","plainTextFormattedCitation":"[6], [7]","previouslyFormattedCitation":"[6], [7]"},"properties":{"noteIndex":0},"schema":"https://github.com/citation-style-language/schema/raw/master/csl-citation.json"}</w:instrText>
      </w:r>
      <w:r w:rsidR="003C5C2A">
        <w:rPr>
          <w:rFonts w:eastAsia="Times New Roman" w:cs="Times New Roman"/>
          <w:lang w:val="es-ES"/>
        </w:rPr>
        <w:fldChar w:fldCharType="separate"/>
      </w:r>
      <w:r w:rsidR="003C5C2A" w:rsidRPr="003C5C2A">
        <w:rPr>
          <w:rFonts w:eastAsia="Times New Roman" w:cs="Times New Roman"/>
          <w:noProof/>
          <w:lang w:val="es-ES"/>
        </w:rPr>
        <w:t>[6], [7]</w:t>
      </w:r>
      <w:r w:rsidR="003C5C2A">
        <w:rPr>
          <w:rFonts w:eastAsia="Times New Roman" w:cs="Times New Roman"/>
          <w:lang w:val="es-ES"/>
        </w:rPr>
        <w:fldChar w:fldCharType="end"/>
      </w:r>
      <w:r w:rsidR="00034236">
        <w:rPr>
          <w:rFonts w:eastAsia="Times New Roman" w:cs="Times New Roman"/>
          <w:lang w:val="es-ES"/>
        </w:rPr>
        <w:t>,</w:t>
      </w:r>
      <w:r w:rsidR="00034236" w:rsidRPr="00034236">
        <w:rPr>
          <w:rFonts w:eastAsia="Times New Roman" w:cs="Times New Roman"/>
          <w:lang w:val="es-ES"/>
        </w:rPr>
        <w:t xml:space="preserve"> </w:t>
      </w:r>
      <w:r w:rsidR="00034236">
        <w:rPr>
          <w:rFonts w:eastAsia="Times New Roman" w:cs="Times New Roman"/>
          <w:lang w:val="es-ES"/>
        </w:rPr>
        <w:t>es decir, los diferentes modos vibraci</w:t>
      </w:r>
      <w:r w:rsidR="00034236">
        <w:rPr>
          <w:rFonts w:eastAsia="Times New Roman" w:cs="Times New Roman"/>
          <w:lang w:val="es-ES"/>
        </w:rPr>
        <w:t>ones mecánicas</w:t>
      </w:r>
      <w:r w:rsidR="00034236">
        <w:rPr>
          <w:rFonts w:eastAsia="Times New Roman" w:cs="Times New Roman"/>
          <w:lang w:val="es-ES"/>
        </w:rPr>
        <w:t xml:space="preserve"> </w:t>
      </w:r>
      <w:r w:rsidR="00034236">
        <w:rPr>
          <w:rFonts w:eastAsia="Times New Roman" w:cs="Times New Roman"/>
          <w:lang w:val="es-ES"/>
        </w:rPr>
        <w:t xml:space="preserve">y perturbaciones </w:t>
      </w:r>
      <w:r w:rsidR="00034236">
        <w:rPr>
          <w:rFonts w:eastAsia="Times New Roman" w:cs="Times New Roman"/>
          <w:lang w:val="es-ES"/>
        </w:rPr>
        <w:t>producen cambios</w:t>
      </w:r>
      <w:r w:rsidR="00034236">
        <w:rPr>
          <w:rFonts w:eastAsia="Times New Roman" w:cs="Times New Roman"/>
          <w:lang w:val="es-ES"/>
        </w:rPr>
        <w:t xml:space="preserve"> en la moderación que a su vez influyen en </w:t>
      </w:r>
      <w:r w:rsidR="00034236">
        <w:rPr>
          <w:rFonts w:eastAsia="Times New Roman" w:cs="Times New Roman"/>
          <w:lang w:val="es-ES"/>
        </w:rPr>
        <w:t>la distribución espacial de la población neutrónica</w:t>
      </w:r>
      <w:r w:rsidR="00034236">
        <w:rPr>
          <w:rFonts w:eastAsia="Times New Roman" w:cs="Times New Roman"/>
          <w:lang w:val="es-ES"/>
        </w:rPr>
        <w:t xml:space="preserve"> debido.</w:t>
      </w:r>
    </w:p>
    <w:p w14:paraId="19B933FC" w14:textId="77777777" w:rsidR="00034236" w:rsidRDefault="00034236" w:rsidP="006473E8">
      <w:pPr>
        <w:overflowPunct w:val="0"/>
        <w:autoSpaceDE w:val="0"/>
        <w:autoSpaceDN w:val="0"/>
        <w:adjustRightInd w:val="0"/>
        <w:textAlignment w:val="baseline"/>
        <w:rPr>
          <w:rFonts w:eastAsia="Times New Roman" w:cs="Times New Roman"/>
          <w:lang w:val="es-ES"/>
        </w:rPr>
      </w:pPr>
    </w:p>
    <w:p w14:paraId="7E2D4076" w14:textId="710C15D9" w:rsidR="002F46CF" w:rsidRPr="006473E8" w:rsidRDefault="006473E8" w:rsidP="006473E8">
      <w:pPr>
        <w:overflowPunct w:val="0"/>
        <w:autoSpaceDE w:val="0"/>
        <w:autoSpaceDN w:val="0"/>
        <w:adjustRightInd w:val="0"/>
        <w:textAlignment w:val="baseline"/>
        <w:rPr>
          <w:rFonts w:eastAsia="Times New Roman" w:cs="Times New Roman"/>
          <w:lang w:val="es-ES"/>
        </w:rPr>
      </w:pPr>
      <w:r>
        <w:rPr>
          <w:rFonts w:eastAsia="Times New Roman" w:cs="Times New Roman"/>
          <w:lang w:val="es-ES"/>
        </w:rPr>
        <w:t>Generalmente los reactores comerciales disponen de</w:t>
      </w:r>
      <w:r w:rsidR="002F46CF" w:rsidRPr="00040A76">
        <w:rPr>
          <w:rFonts w:eastAsia="Times New Roman" w:cs="Times New Roman"/>
          <w:lang w:val="es-ES"/>
        </w:rPr>
        <w:t xml:space="preserve"> una matriz de contadores de neutrones </w:t>
      </w:r>
      <w:r>
        <w:rPr>
          <w:rFonts w:eastAsia="Times New Roman" w:cs="Times New Roman"/>
          <w:lang w:val="es-ES"/>
        </w:rPr>
        <w:t>distribuidos</w:t>
      </w:r>
      <w:r w:rsidR="002F46CF" w:rsidRPr="00040A76">
        <w:rPr>
          <w:rFonts w:eastAsia="Times New Roman" w:cs="Times New Roman"/>
          <w:lang w:val="es-ES"/>
        </w:rPr>
        <w:t xml:space="preserve"> dentro y fuera del núcleo. El número de sensores puede rondar los 50 o más, según el diseño</w:t>
      </w:r>
      <w:r w:rsidR="003C5C2A">
        <w:rPr>
          <w:rFonts w:eastAsia="Times New Roman" w:cs="Times New Roman"/>
          <w:lang w:val="es-ES"/>
        </w:rPr>
        <w:t xml:space="preserve"> </w:t>
      </w:r>
      <w:r w:rsidR="003C5C2A">
        <w:rPr>
          <w:rFonts w:eastAsia="Times New Roman" w:cs="Times New Roman"/>
          <w:lang w:val="es-ES"/>
        </w:rPr>
        <w:fldChar w:fldCharType="begin" w:fldLock="1"/>
      </w:r>
      <w:r w:rsidR="00C442FA">
        <w:rPr>
          <w:rFonts w:eastAsia="Times New Roman" w:cs="Times New Roman"/>
          <w:lang w:val="es-ES"/>
        </w:rPr>
        <w:instrText>ADDIN CSL_CITATION {"citationItems":[{"id":"ITEM-1","itemData":{"abstract":"This publication reports on the work and findings of an IAEA coordinated research project. The technologies discussed in this project are intended to establish the state of the art in surveillance, diagnostic and prognostic (SDP) technologies for equipment and process health monitoring in nuclear facilities. The participants also identified technology gaps and research needs of the nuclear industry in the SDP area. The publication describes conventional SDP technologies as well as the latest tools, algorithms and techniques that have emerged over the past few years. These new tools have made it possible to identify problems earlier and with better resolution. The target audience of this publication is utility engineers, end users, researchers, managers and executives making decisions on implementation of the subject technologies in nuclear facilities, or determining the future direction of research and development in this area.--Résumé de l'éditeur.","author":[{"dropping-particle":"","family":"IAEA","given":"","non-dropping-particle":"","parse-names":false,"suffix":""}],"container-title":"IAEA Nuclear Energy Series","id":"ITEM-1","issue":"NP-T-3.14","issued":{"date-parts":[["2013"]]},"title":"Advanced Surveillance , Diagnostic and Prognostic Techniques in Monitoring Structures , Systems and Components in Nuclear Power Plants","type":"report"},"uris":["http://www.mendeley.com/documents/?uuid=c05c1a66-1e0c-49e8-af49-c2b5e2d34373"]}],"mendeley":{"formattedCitation":"[8]","plainTextFormattedCitation":"[8]","previouslyFormattedCitation":"[8]"},"properties":{"noteIndex":0},"schema":"https://github.com/citation-style-language/schema/raw/master/csl-citation.json"}</w:instrText>
      </w:r>
      <w:r w:rsidR="003C5C2A">
        <w:rPr>
          <w:rFonts w:eastAsia="Times New Roman" w:cs="Times New Roman"/>
          <w:lang w:val="es-ES"/>
        </w:rPr>
        <w:fldChar w:fldCharType="separate"/>
      </w:r>
      <w:r w:rsidR="003C5C2A" w:rsidRPr="003C5C2A">
        <w:rPr>
          <w:rFonts w:eastAsia="Times New Roman" w:cs="Times New Roman"/>
          <w:noProof/>
          <w:lang w:val="es-ES"/>
        </w:rPr>
        <w:t>[8]</w:t>
      </w:r>
      <w:r w:rsidR="003C5C2A">
        <w:rPr>
          <w:rFonts w:eastAsia="Times New Roman" w:cs="Times New Roman"/>
          <w:lang w:val="es-ES"/>
        </w:rPr>
        <w:fldChar w:fldCharType="end"/>
      </w:r>
      <w:r w:rsidR="002F46CF" w:rsidRPr="00040A76">
        <w:rPr>
          <w:rFonts w:eastAsia="Times New Roman" w:cs="Times New Roman"/>
          <w:lang w:val="es-ES"/>
        </w:rPr>
        <w:t>.</w:t>
      </w:r>
    </w:p>
    <w:p w14:paraId="41C5310E" w14:textId="77777777" w:rsidR="001D69C9" w:rsidRDefault="001D69C9" w:rsidP="002434B1"/>
    <w:p w14:paraId="0EC451AE" w14:textId="45EF1C05" w:rsidR="002434B1" w:rsidRDefault="000F5604" w:rsidP="002434B1">
      <w:r>
        <w:t>Se conoce como Beam Mode a</w:t>
      </w:r>
      <w:r w:rsidR="002434B1">
        <w:t xml:space="preserve"> </w:t>
      </w:r>
      <w:r w:rsidR="009433FF">
        <w:t>una</w:t>
      </w:r>
      <w:r w:rsidR="002434B1">
        <w:t xml:space="preserve"> resonancia</w:t>
      </w:r>
      <w:r>
        <w:t xml:space="preserve"> ubicada</w:t>
      </w:r>
      <w:r w:rsidR="002434B1">
        <w:t xml:space="preserve"> </w:t>
      </w:r>
      <w:r w:rsidR="009433FF">
        <w:t>en el entorno</w:t>
      </w:r>
      <w:r w:rsidR="002434B1">
        <w:t xml:space="preserve"> de 8 Hz atrib</w:t>
      </w:r>
      <w:r w:rsidR="009433FF">
        <w:t>uida</w:t>
      </w:r>
      <w:r w:rsidR="002434B1">
        <w:t xml:space="preserve"> </w:t>
      </w:r>
      <w:r w:rsidR="00595A6B">
        <w:t xml:space="preserve">habitualmente </w:t>
      </w:r>
      <w:r w:rsidR="002434B1">
        <w:t xml:space="preserve">al movimiento pendular del </w:t>
      </w:r>
      <w:r w:rsidR="009433FF">
        <w:t>barrilete del núcleo</w:t>
      </w:r>
      <w:r w:rsidR="00C442FA">
        <w:t xml:space="preserve"> </w:t>
      </w:r>
      <w:r w:rsidR="00C442FA">
        <w:fldChar w:fldCharType="begin" w:fldLock="1"/>
      </w:r>
      <w:r w:rsidR="00875B4D">
        <w:instrText>ADDIN CSL_CITATION {"citationItems":[{"id":"ITEM-1","itemData":{"ISBN":"9781622763894","abstract":"Surveillance of core barrel vibrations has been performed in the Swedish Ringhals PWRs for several years. This surveillance is focused mainly on the pendular motion of the core barrel, which is known as the beam mode. The monitoring of the beam mode has suggested that its amplitude increases along the cycle and decreases after refuelling. In the last 5 years several measurements have been taken in order to understand this behaviour. Besides, a non-linear fitting procedure has been implemented in order to better distinguish the different components of vibration. By using this fitting procedure, two modes of vibration have been identified in the frequency range of the beam mode. Several results coming from the trend analysis performed during these years indicate that one of the modes is due to the core barrel motion itself and the other is due to the individual flow induced vibrations of the fuel elements. In this work, the latest results of this monitoring are presented.","author":[{"dropping-particle":"","family":"Montalvo","given":"C.","non-dropping-particle":"","parse-names":false,"suffix":""},{"dropping-particle":"","family":"Pázsit","given":"I.","non-dropping-particle":"","parse-names":false,"suffix":""},{"dropping-particle":"","family":"Nylén","given":"H.","non-dropping-particle":"","parse-names":false,"suffix":""}],"container-title":"PHYSOR 2012: Advances in Reactor Physics","id":"ITEM-1","issued":{"date-parts":[["2012"]]},"title":"Surveillance and diagnostics of the beam mode vibrations of the ringhals PWRs","type":"paper-conference"},"uris":["http://www.mendeley.com/documents/?uuid=5879585a-db1d-4f19-9000-d43a90ae4426"]},{"id":"ITEM-2","itemData":{"author":[{"dropping-particle":"","family":"Pázsit","given":"I.","non-dropping-particle":"","parse-names":false,"suffix":""},{"dropping-particle":"","family":"Nylén","given":"H.","non-dropping-particle":"","parse-names":false,"suffix":""},{"dropping-particle":"","family":"Montalvo","given":"C.","non-dropping-particle":"","parse-names":false,"suffix":""}],"container-title":"PHYSOR 2014: The Role of Reactor Physics Toward a Sustainable Future","id":"ITEM-2","issued":{"date-parts":[["2014"]]},"title":"Refined method for surveillance and diagnostics of the core barrel vibrations of the ringhals PWRs","type":"paper-conference"},"uris":["http://www.mendeley.com/documents/?uuid=eb9f5200-f351-4e63-a97e-88233d1a9c3b"]}],"mendeley":{"formattedCitation":"[9], [10]","plainTextFormattedCitation":"[9], [10]","previouslyFormattedCitation":"[9], [10]"},"properties":{"noteIndex":0},"schema":"https://github.com/citation-style-language/schema/raw/master/csl-citation.json"}</w:instrText>
      </w:r>
      <w:r w:rsidR="00C442FA">
        <w:fldChar w:fldCharType="separate"/>
      </w:r>
      <w:r w:rsidR="00C442FA" w:rsidRPr="00C442FA">
        <w:rPr>
          <w:noProof/>
        </w:rPr>
        <w:t>[9], [10]</w:t>
      </w:r>
      <w:r w:rsidR="00C442FA">
        <w:fldChar w:fldCharType="end"/>
      </w:r>
      <w:r w:rsidR="002434B1">
        <w:t xml:space="preserve">. Su caracterización y seguimiento han sido objeto de </w:t>
      </w:r>
      <w:r w:rsidR="009433FF">
        <w:t>divers</w:t>
      </w:r>
      <w:r w:rsidR="002434B1">
        <w:t xml:space="preserve">os estudios. Entre estos, podemos destacar el trabajo realizado por </w:t>
      </w:r>
      <w:r w:rsidR="009433FF">
        <w:t>investigadores de</w:t>
      </w:r>
      <w:r w:rsidR="002434B1">
        <w:t xml:space="preserve"> Chalmers </w:t>
      </w:r>
      <w:r w:rsidR="009433FF">
        <w:t xml:space="preserve">en </w:t>
      </w:r>
      <w:r w:rsidR="009433FF">
        <w:t>conjunto</w:t>
      </w:r>
      <w:r w:rsidR="002434B1">
        <w:t xml:space="preserve"> con la Central Nuclear de Ringhals</w:t>
      </w:r>
      <w:r w:rsidR="00875B4D">
        <w:t xml:space="preserve"> </w:t>
      </w:r>
      <w:r w:rsidR="00875B4D">
        <w:fldChar w:fldCharType="begin" w:fldLock="1"/>
      </w:r>
      <w:r w:rsidR="00875B4D">
        <w:instrText>ADDIN CSL_CITATION {"citationItems":[{"id":"ITEM-1","itemData":{"abstract":"This report gives an account of the work performed by the Department of Nuclear Engineering, Chalmers, in the frame of research collaboration with Ringhals, Vattenfall AB, contract No. 630217-031. The contract constitutes a 3-year co-operative research work concerning diagnostics and monitoring of the BWR and PWR units. The work in the contract has been performed between January 1st 2012, and December 31st, 2014. During this period, we have worked with four main items as follows: 1. Development and application of the analysis method of core barrel vibrations, developed in the previous Stages, to three ex-core measurements performed during several cycles in R2, R3 and R4. What regards R2, this was the first attempt to analyze ex-core measurements taken at BOC, MOC and EOC, with the new curve-fitting procedure; 2. Investigation of the ultra-low frequency oscillations in reactor power in R4; 3. Development of the theory and simulations in order to determine the void content in R1 from the analysis of in-core measurements; 4. Evaluation of the measurements made in R1 with the use of 4 LPRMs and one TIP detector, for testing the velocity and void fraction profile reconstruction methods.","author":[{"dropping-particle":"","family":"Dykin","given":"V.","non-dropping-particle":"","parse-names":false,"suffix":""},{"dropping-particle":"","family":"Montalvo","given":"C.","non-dropping-particle":"","parse-names":false,"suffix":""},{"dropping-particle":"","family":"Nylén","given":"H.","non-dropping-particle":"","parse-names":false,"suffix":""},{"dropping-particle":"","family":"Pázsit","given":"I.","non-dropping-particle":"","parse-names":false,"suffix":""}],"id":"ITEM-1","issued":{"date-parts":[["2014"]]},"title":"Ringhals Diagnostics and Monitoring , Final Research Report 2012-2014","type":"report"},"uris":["http://www.mendeley.com/documents/?uuid=3b8bf976-fc0d-4567-bf89-70a6e2ace9e6"]},{"id":"ITEM-2","itemData":{"abstract":"This report gives an account of the work performed by the Division of Sub- atomic and Plasma Physics (formerly, Division of Nuclear Engineering), Chalmers, in the frame of a research collaboration with Ringhals, Vattenfall AB, contract No. 677353-003. The contract constitutes a 1-year co-operative research work concerning diagnostics and monitoring of the BWR and PWR units. The work in the contract has been performed between 1 July 2018 – 30 June 2019. During this period, we have worked with five main items as follows: 1. Investigation of possible baffle jetting in R3 with noise analysis of in-core and ex-core detector signals; 2. Analysis of the vibrations of thimble tubes with axially dependent in-core measurements in various radial positions; 3. Evaluation of new ex-core measurements for beam mode and tilting mode vibrations in R3 or R4; 4. Development of a method to use the Eigenvalue Separation in noise analysis for characterising of regional power oscillations and understanding the role of loosely coupled cores in the development of regional instabilities; 5. Further investigations of the possibilities of using fission chamber signals for measurement of subcritical reactivity, such as elaboration of the equivalent of the Feynman-alpha method of pulse counting, and accounting for delayed neutrons.","author":[{"dropping-particle":"","family":"Pázsit","given":"I.","non-dropping-particle":"","parse-names":false,"suffix":""},{"dropping-particle":"","family":"Montalvo","given":"C.","non-dropping-particle":"","parse-names":false,"suffix":""},{"dropping-particle":"","family":"Tran","given":"H. N.","non-dropping-particle":"","parse-names":false,"suffix":""},{"dropping-particle":"","family":"Nylén","given":"H.","non-dropping-particle":"","parse-names":false,"suffix":""},{"dropping-particle":"","family":"Olvera-Guerrero","given":"O. A.","non-dropping-particle":"","parse-names":false,"suffix":""}],"id":"ITEM-2","issued":{"date-parts":[["2017"]]},"title":"Ringhals Diagnostics and Monitoring, Annual Research Report 2016-2017","type":"report"},"uris":["http://www.mendeley.com/documents/?uuid=2f37c944-5bca-4798-a55a-9c8b723111bd"]},{"id":"ITEM-3","itemData":{"author":[{"dropping-particle":"","family":"Pázsit","given":"I.","non-dropping-particle":"","parse-names":false,"suffix":""},{"dropping-particle":"","family":"Torres","given":"L. A.","non-dropping-particle":"","parse-names":false,"suffix":""},{"dropping-particle":"","family":"Montalvo","given":"C.","non-dropping-particle":"","parse-names":false,"suffix":""},{"dropping-particle":"","family":"Kitamura","given":"Y.","non-dropping-particle":"","parse-names":false,"suffix":""},{"dropping-particle":"","family":"Nagy","given":"L.","non-dropping-particle":"","parse-names":false,"suffix":""},{"dropping-particle":"","family":"Nylén","given":"H.","non-dropping-particle":"","parse-names":false,"suffix":""}],"id":"ITEM-3","issued":{"date-parts":[["2019"]]},"title":"“Ringhals Diagnostics and Monitoring, Annual Research Report 2018-19, CTH-NT-339/RR-22","type":"report"},"uris":["http://www.mendeley.com/documents/?uuid=84d9aab2-4986-44e0-b095-7524a7012a4a"]}],"mendeley":{"formattedCitation":"[11]–[13]","plainTextFormattedCitation":"[11]–[13]","previouslyFormattedCitation":"[11]–[13]"},"properties":{"noteIndex":0},"schema":"https://github.com/citation-style-language/schema/raw/master/csl-citation.json"}</w:instrText>
      </w:r>
      <w:r w:rsidR="00875B4D">
        <w:fldChar w:fldCharType="separate"/>
      </w:r>
      <w:r w:rsidR="00875B4D" w:rsidRPr="00875B4D">
        <w:rPr>
          <w:noProof/>
        </w:rPr>
        <w:t>[11]–[13]</w:t>
      </w:r>
      <w:r w:rsidR="00875B4D">
        <w:fldChar w:fldCharType="end"/>
      </w:r>
      <w:r w:rsidR="00595A6B">
        <w:t>. En estos,</w:t>
      </w:r>
      <w:r w:rsidR="002434B1">
        <w:t xml:space="preserve"> </w:t>
      </w:r>
      <w:r w:rsidR="00595A6B">
        <w:t>d</w:t>
      </w:r>
      <w:r w:rsidR="002434B1">
        <w:t xml:space="preserve">urante los últimos 20 años, se han desarrollado y probado varios métodos </w:t>
      </w:r>
      <w:r w:rsidR="00595A6B">
        <w:t>sobre</w:t>
      </w:r>
      <w:r w:rsidR="002434B1">
        <w:t xml:space="preserve"> datos reales </w:t>
      </w:r>
      <w:r w:rsidR="00595A6B">
        <w:t xml:space="preserve">de ruido neutrónico </w:t>
      </w:r>
      <w:r w:rsidR="002434B1">
        <w:t>para diagnosticar vibraciones an</w:t>
      </w:r>
      <w:r w:rsidR="009433FF">
        <w:t>ómalas</w:t>
      </w:r>
      <w:r w:rsidR="002434B1">
        <w:t xml:space="preserve"> relacionadas con el movimiento del barril</w:t>
      </w:r>
      <w:r w:rsidR="00B154FD">
        <w:t>ete de</w:t>
      </w:r>
      <w:r w:rsidR="002434B1">
        <w:t xml:space="preserve">l </w:t>
      </w:r>
      <w:r w:rsidR="00EE11B7">
        <w:t>núcleo,</w:t>
      </w:r>
      <w:r w:rsidR="002434B1">
        <w:t xml:space="preserve"> </w:t>
      </w:r>
      <w:r w:rsidR="00595A6B">
        <w:t>así como identificar o detectar desgastes</w:t>
      </w:r>
      <w:r w:rsidR="00B154FD">
        <w:t xml:space="preserve"> en la vasija</w:t>
      </w:r>
      <w:r w:rsidR="00595A6B">
        <w:t xml:space="preserve"> </w:t>
      </w:r>
      <w:r w:rsidR="00EE11B7">
        <w:t>y otros elementos internos</w:t>
      </w:r>
      <w:r w:rsidR="00875B4D">
        <w:t xml:space="preserve"> </w:t>
      </w:r>
      <w:r w:rsidR="00875B4D">
        <w:fldChar w:fldCharType="begin" w:fldLock="1"/>
      </w:r>
      <w:r w:rsidR="00875B4D">
        <w:instrText>ADDIN CSL_CITATION {"citationItems":[{"id":"ITEM-1","itemData":{"abstract":"This report gives an account of the work performed by the Division of Sub- atomic and Plasma Physics (formerly, Division of Nuclear Engineering), Chalmers, in the frame of a research collaboration with Ringhals, Vattenfall AB, contract No. 677353-003. The contract constitutes a 1-year co-operative research work concerning diagnostics and monitoring of the BWR and PWR units. The work in the contract has been performed between 1 July 2018 – 30 June 2019. During this period, we have worked with five main items as follows: 1. Investigation of possible baffle jetting in R3 with noise analysis of in-core and ex-core detector signals; 2. Analysis of the vibrations of thimble tubes with axially dependent in-core measurements in various radial positions; 3. Evaluation of new ex-core measurements for beam mode and tilting mode vibrations in R3 or R4; 4. Development of a method to use the Eigenvalue Separation in noise analysis for characterising of regional power oscillations and understanding the role of loosely coupled cores in the development of regional instabilities; 5. Further investigations of the possibilities of using fission chamber signals for measurement of subcritical reactivity, such as elaboration of the equivalent of the Feynman-alpha method of pulse counting, and accounting for delayed neutrons.","author":[{"dropping-particle":"","family":"Pázsit","given":"I.","non-dropping-particle":"","parse-names":false,"suffix":""},{"dropping-particle":"","family":"Montalvo","given":"C.","non-dropping-particle":"","parse-names":false,"suffix":""},{"dropping-particle":"","family":"Tran","given":"H. N.","non-dropping-particle":"","parse-names":false,"suffix":""},{"dropping-particle":"","family":"Nylén","given":"H.","non-dropping-particle":"","parse-names":false,"suffix":""},{"dropping-particle":"","family":"Olvera-Guerrero","given":"O. A.","non-dropping-particle":"","parse-names":false,"suffix":""}],"id":"ITEM-1","issued":{"date-parts":[["2017"]]},"title":"Ringhals Diagnostics and Monitoring, Annual Research Report 2016-2017","type":"report"},"uris":["http://www.mendeley.com/documents/?uuid=2f37c944-5bca-4798-a55a-9c8b723111bd"]},{"id":"ITEM-2","itemData":{"DOI":"10.13182/NSE15-14","ISSN":"00295639","abstract":"Core-barrel motion (CBM) surveillance and diagnostics, based on the amplitude of the peaks of the normalized auto power spectral densities (APSDs) of the ex-core neutron detectors, have been performed and continuously developed in Sweden and were applied for monitoring of the three PWR units, Ringhals 2 to 4. From 2005, multiple measurements were taken during each fuel cycle, and these revealed a periodic behavior of the 8-Hz peak of the beam-mode motion: the amplitude increases within the cycle and returns to a lower value at the beginning of the next cycle. The work reported in this paper aims to clarify the physical reason for this behavior. A combination of a mode separation method in the time domain and a nonlinear curve-fitting procedure of the frequency spectra revealed that two types of vibration phenomena contribute to the beam-mode peak. The lower frequency peak around 7 Hz in the ex-core detector APSDs corresponds to the CBM, whose amplitude does not change during the cycle. The higher frequency peak around 8 Hz arises from the individual vibrations of the fuel assemblies, and its amplitude increases monotonically during the cycle. This paper gives an account of the work that has been made to verify the above hypothesis.","author":[{"dropping-particle":"","family":"Pázsit","given":"I.","non-dropping-particle":"","parse-names":false,"suffix":""},{"dropping-particle":"","family":"Montalvo","given":"C.","non-dropping-particle":"","parse-names":false,"suffix":""},{"dropping-particle":"","family":"Nylén","given":"H.","non-dropping-particle":"","parse-names":false,"suffix":""},{"dropping-particle":"","family":"Andersson","given":"T.","non-dropping-particle":"","parse-names":false,"suffix":""},{"dropping-particle":"","family":"Hernández-Solís","given":"A.","non-dropping-particle":"","parse-names":false,"suffix":""},{"dropping-particle":"","family":"Cartemo","given":"P. B.","non-dropping-particle":"","parse-names":false,"suffix":""}],"container-title":"Nuclear Science and Engineering","id":"ITEM-2","issue":"2","issued":{"date-parts":[["2016"]]},"page":"213-227","title":"Developments in Core-barrel motion monitoring and applications to the ringhals PWR units","type":"article-journal","volume":"182"},"uris":["http://www.mendeley.com/documents/?uuid=b1ecddec-efe0-4614-9027-fa2b58848190"]},{"id":"ITEM-3","itemData":{"abstract":"This report gives an account of the work performed by the Department of Nuclear Engineering, Chalmers, in the frame of research collaboration with Ringhals, Vattenfall AB, contract No. 630217-031. The contract constitutes a 3-year co-operative research work concerning diagnostics and monitoring of the BWR and PWR units. The work in the contract has been performed between January 1st 2012, and December 31st, 2014. During this period, we have worked with four main items as follows: 1. Development and application of the analysis method of core barrel vibrations, developed in the previous Stages, to three ex-core measurements performed during several cycles in R2, R3 and R4. What regards R2, this was the first attempt to analyze ex-core measurements taken at BOC, MOC and EOC, with the new curve-fitting procedure; 2. Investigation of the ultra-low frequency oscillations in reactor power in R4; 3. Development of the theory and simulations in order to determine the void content in R1 from the analysis of in-core measurements; 4. Evaluation of the measurements made in R1 with the use of 4 LPRMs and one TIP detector, for testing the velocity and void fraction profile reconstruction methods.","author":[{"dropping-particle":"","family":"Dykin","given":"V.","non-dropping-particle":"","parse-names":false,"suffix":""},{"dropping-particle":"","family":"Montalvo","given":"C.","non-dropping-particle":"","parse-names":false,"suffix":""},{"dropping-particle":"","family":"Nylén","given":"H.","non-dropping-particle":"","parse-names":false,"suffix":""},{"dropping-particle":"","family":"Pázsit","given":"I.","non-dropping-particle":"","parse-names":false,"suffix":""}],"id":"ITEM-3","issued":{"date-parts":[["2014"]]},"title":"Ringhals Diagnostics and Monitoring , Final Research Report 2012-2014","type":"report"},"uris":["http://www.mendeley.com/documents/?uuid=3b8bf976-fc0d-4567-bf89-70a6e2ace9e6"]},{"id":"ITEM-4","itemData":{"abstract":"This report gives an account of the work performed by the Department of Nuclear Engineering, Chalmers, in the frame of research collaboration with Ringhals, Vattenfall AB, contract No. 630217-031. The contract constitutes a 3-year co-operative research work concerning diagnostics and monitoring of the BWR and PWR units. The work in the second year of the contract has been performed between January 1st, and December 31st, 2013. During this period, we have worked with four main items as follows: 1. Further refinement and application of the analysis method of core barrel vibrations, developed in the previous Stages, to three ex-core measurements performed during one cycle in both R2 and R3. What regards R2, this was the first attempt to analyze ex-core measurements taken at BOC, MOC and EOC, with the new curve-fitting procedure; 2. Further investigation of the ultra-low frequency oscillations in reactor power in R4; 3. Further development of the theory and simulations in order to determine the void content in R1 from the analysis of in-core measurements; 4. Evaluation of a new set of measurements made in R1 with the use of 4 LPRMs and one TIP detector, for testing the velocity and void fraction profile reconstruction methods, elaborated in the previous Stage 2012.","author":[{"dropping-particle":"","family":"Dykin","given":"V.","non-dropping-particle":"","parse-names":false,"suffix":""},{"dropping-particle":"","family":"Montalvo","given":"C.","non-dropping-particle":"","parse-names":false,"suffix":""},{"dropping-particle":"","family":"Nylén","given":"H.","non-dropping-particle":"","parse-names":false,"suffix":""},{"dropping-particle":"","family":"Pázsit","given":"I.","non-dropping-particle":"","parse-names":false,"suffix":""}],"id":"ITEM-4","issued":{"date-parts":[["2013"]]},"title":"Ringhals Diagnostics and Monitoring, Annual Research Report 2013","type":"report"},"uris":["http://www.mendeley.com/documents/?uuid=ce89b686-68cf-45d8-9bf7-8a05d8a4dad0"]},{"id":"ITEM-5","itemData":{"author":[{"dropping-particle":"","family":"Pázsit","given":"I.","non-dropping-particle":"","parse-names":false,"suffix":""},{"dropping-particle":"","family":"Torres","given":"L. A.","non-dropping-particle":"","parse-names":false,"suffix":""},{"dropping-particle":"","family":"Montalvo","given":"C.","non-dropping-particle":"","parse-names":false,"suffix":""},{"dropping-particle":"","family":"Kitamura","given":"Y.","non-dropping-particle":"","parse-names":false,"suffix":""},{"dropping-particle":"","family":"Nagy","given":"L.","non-dropping-particle":"","parse-names":false,"suffix":""},{"dropping-particle":"","family":"Nylén","given":"H.","non-dropping-particle":"","parse-names":false,"suffix":""}],"id":"ITEM-5","issued":{"date-parts":[["2019"]]},"title":"“Ringhals Diagnostics and Monitoring, Annual Research Report 2018-19, CTH-NT-339/RR-22","type":"report"},"uris":["http://www.mendeley.com/documents/?uuid=84d9aab2-4986-44e0-b095-7524a7012a4a"]}],"mendeley":{"formattedCitation":"[11]–[15]","plainTextFormattedCitation":"[11]–[15]","previouslyFormattedCitation":"[11]–[15]"},"properties":{"noteIndex":0},"schema":"https://github.com/citation-style-language/schema/raw/master/csl-citation.json"}</w:instrText>
      </w:r>
      <w:r w:rsidR="00875B4D">
        <w:fldChar w:fldCharType="separate"/>
      </w:r>
      <w:r w:rsidR="00875B4D" w:rsidRPr="00875B4D">
        <w:rPr>
          <w:noProof/>
        </w:rPr>
        <w:t>[11]–[15]</w:t>
      </w:r>
      <w:r w:rsidR="00875B4D">
        <w:fldChar w:fldCharType="end"/>
      </w:r>
      <w:r w:rsidR="002434B1">
        <w:t>.</w:t>
      </w:r>
      <w:r w:rsidR="00875B4D">
        <w:t xml:space="preserve"> </w:t>
      </w:r>
      <w:r w:rsidR="002434B1">
        <w:t>En algun</w:t>
      </w:r>
      <w:r w:rsidR="00BF553D">
        <w:t>os estudios</w:t>
      </w:r>
      <w:r w:rsidR="00875B4D">
        <w:t xml:space="preserve"> </w:t>
      </w:r>
      <w:r w:rsidR="00875B4D">
        <w:fldChar w:fldCharType="begin" w:fldLock="1"/>
      </w:r>
      <w:r w:rsidR="003307EE">
        <w:instrText>ADDIN CSL_CITATION {"citationItems":[{"id":"ITEM-1","itemData":{"DOI":"10.13182/NSE15-14","ISSN":"00295639","abstract":"Core-barrel motion (CBM) surveillance and diagnostics, based on the amplitude of the peaks of the normalized auto power spectral densities (APSDs) of the ex-core neutron detectors, have been performed and continuously developed in Sweden and were applied for monitoring of the three PWR units, Ringhals 2 to 4. From 2005, multiple measurements were taken during each fuel cycle, and these revealed a periodic behavior of the 8-Hz peak of the beam-mode motion: the amplitude increases within the cycle and returns to a lower value at the beginning of the next cycle. The work reported in this paper aims to clarify the physical reason for this behavior. A combination of a mode separation method in the time domain and a nonlinear curve-fitting procedure of the frequency spectra revealed that two types of vibration phenomena contribute to the beam-mode peak. The lower frequency peak around 7 Hz in the ex-core detector APSDs corresponds to the CBM, whose amplitude does not change during the cycle. The higher frequency peak around 8 Hz arises from the individual vibrations of the fuel assemblies, and its amplitude increases monotonically during the cycle. This paper gives an account of the work that has been made to verify the above hypothesis.","author":[{"dropping-particle":"","family":"Pázsit","given":"I.","non-dropping-particle":"","parse-names":false,"suffix":""},{"dropping-particle":"","family":"Montalvo","given":"C.","non-dropping-particle":"","parse-names":false,"suffix":""},{"dropping-particle":"","family":"Nylén","given":"H.","non-dropping-particle":"","parse-names":false,"suffix":""},{"dropping-particle":"","family":"Andersson","given":"T.","non-dropping-particle":"","parse-names":false,"suffix":""},{"dropping-particle":"","family":"Hernández-Solís","given":"A.","non-dropping-particle":"","parse-names":false,"suffix":""},{"dropping-particle":"","family":"Cartemo","given":"P. B.","non-dropping-particle":"","parse-names":false,"suffix":""}],"container-title":"Nuclear Science and Engineering","id":"ITEM-1","issue":"2","issued":{"date-parts":[["2016"]]},"page":"213-227","title":"Developments in Core-barrel motion monitoring and applications to the ringhals PWR units","type":"article-journal","volume":"182"},"uris":["http://www.mendeley.com/documents/?uuid=b1ecddec-efe0-4614-9027-fa2b58848190"]}],"mendeley":{"formattedCitation":"[14]","plainTextFormattedCitation":"[14]","previouslyFormattedCitation":"[14]"},"properties":{"noteIndex":0},"schema":"https://github.com/citation-style-language/schema/raw/master/csl-citation.json"}</w:instrText>
      </w:r>
      <w:r w:rsidR="00875B4D">
        <w:fldChar w:fldCharType="separate"/>
      </w:r>
      <w:r w:rsidR="00875B4D" w:rsidRPr="00875B4D">
        <w:rPr>
          <w:noProof/>
        </w:rPr>
        <w:t>[14]</w:t>
      </w:r>
      <w:r w:rsidR="00875B4D">
        <w:fldChar w:fldCharType="end"/>
      </w:r>
      <w:r w:rsidR="00BF553D">
        <w:t xml:space="preserve"> se concluyó</w:t>
      </w:r>
      <w:r w:rsidR="002434B1">
        <w:t xml:space="preserve"> que el </w:t>
      </w:r>
      <w:r w:rsidR="00B154FD">
        <w:t xml:space="preserve">Beam Mode </w:t>
      </w:r>
      <w:r w:rsidR="002434B1">
        <w:t>se compone de dos resonancias</w:t>
      </w:r>
      <w:r w:rsidR="00BF553D">
        <w:t>;</w:t>
      </w:r>
      <w:r w:rsidR="002434B1">
        <w:t xml:space="preserve"> una relacionada con el movimiento del barril</w:t>
      </w:r>
      <w:r w:rsidR="00EE11B7">
        <w:t>ete</w:t>
      </w:r>
      <w:r w:rsidR="002434B1">
        <w:t xml:space="preserve"> del núcleo y otra relacionada con las vibraciones de los elementos combustibles.</w:t>
      </w:r>
      <w:r w:rsidR="00B154FD">
        <w:t xml:space="preserve"> </w:t>
      </w:r>
      <w:r w:rsidR="002434B1">
        <w:t>En las metodologías desarrolladas por Chalmers</w:t>
      </w:r>
      <w:r w:rsidR="003307EE">
        <w:t xml:space="preserve"> </w:t>
      </w:r>
      <w:r w:rsidR="003307EE">
        <w:fldChar w:fldCharType="begin" w:fldLock="1"/>
      </w:r>
      <w:r w:rsidR="003307EE">
        <w:instrText>ADDIN CSL_CITATION {"citationItems":[{"id":"ITEM-1","itemData":{"DOI":"10.13182/NSE15-14","ISSN":"00295639","abstract":"Core-barrel motion (CBM) surveillance and diagnostics, based on the amplitude of the peaks of the normalized auto power spectral densities (APSDs) of the ex-core neutron detectors, have been performed and continuously developed in Sweden and were applied for monitoring of the three PWR units, Ringhals 2 to 4. From 2005, multiple measurements were taken during each fuel cycle, and these revealed a periodic behavior of the 8-Hz peak of the beam-mode motion: the amplitude increases within the cycle and returns to a lower value at the beginning of the next cycle. The work reported in this paper aims to clarify the physical reason for this behavior. A combination of a mode separation method in the time domain and a nonlinear curve-fitting procedure of the frequency spectra revealed that two types of vibration phenomena contribute to the beam-mode peak. The lower frequency peak around 7 Hz in the ex-core detector APSDs corresponds to the CBM, whose amplitude does not change during the cycle. The higher frequency peak around 8 Hz arises from the individual vibrations of the fuel assemblies, and its amplitude increases monotonically during the cycle. This paper gives an account of the work that has been made to verify the above hypothesis.","author":[{"dropping-particle":"","family":"Pázsit","given":"I.","non-dropping-particle":"","parse-names":false,"suffix":""},{"dropping-particle":"","family":"Montalvo","given":"C.","non-dropping-particle":"","parse-names":false,"suffix":""},{"dropping-particle":"","family":"Nylén","given":"H.","non-dropping-particle":"","parse-names":false,"suffix":""},{"dropping-particle":"","family":"Andersson","given":"T.","non-dropping-particle":"","parse-names":false,"suffix":""},{"dropping-particle":"","family":"Hernández-Solís","given":"A.","non-dropping-particle":"","parse-names":false,"suffix":""},{"dropping-particle":"","family":"Cartemo","given":"P. B.","non-dropping-particle":"","parse-names":false,"suffix":""}],"container-title":"Nuclear Science and Engineering","id":"ITEM-1","issue":"2","issued":{"date-parts":[["2016"]]},"page":"213-227","title":"Developments in Core-barrel motion monitoring and applications to the ringhals PWR units","type":"article-journal","volume":"182"},"uris":["http://www.mendeley.com/documents/?uuid=b1ecddec-efe0-4614-9027-fa2b58848190"]},{"id":"ITEM-2","itemData":{"author":[{"dropping-particle":"","family":"Pázsit","given":"I.","non-dropping-particle":"","parse-names":false,"suffix":""},{"dropping-particle":"","family":"Torres","given":"L. A.","non-dropping-particle":"","parse-names":false,"suffix":""},{"dropping-particle":"","family":"Montalvo","given":"C.","non-dropping-particle":"","parse-names":false,"suffix":""},{"dropping-particle":"","family":"Kitamura","given":"Y.","non-dropping-particle":"","parse-names":false,"suffix":""},{"dropping-particle":"","family":"Nagy","given":"L.","non-dropping-particle":"","parse-names":false,"suffix":""},{"dropping-particle":"","family":"Nylén","given":"H.","non-dropping-particle":"","parse-names":false,"suffix":""}],"id":"ITEM-2","issued":{"date-parts":[["2019"]]},"title":"“Ringhals Diagnostics and Monitoring, Annual Research Report 2018-19, CTH-NT-339/RR-22","type":"report"},"uris":["http://www.mendeley.com/documents/?uuid=84d9aab2-4986-44e0-b095-7524a7012a4a"]},{"id":"ITEM-3","itemData":{"abstract":"The Division of Subatomic Physics and Plasma Physics (formerly Division of Nuclear Engineering) in Chalmers, Göteborg, and the Ringhals Nuclear Plant have investigated the core barrel vibrations in the Ringhals PWRs over the last 20 years. Based on the different symmetry properties of the vibration modes, a mode separation technique was developed to enhance the contributions from the different modes. Recent observations of wear at both the lower and upper core-barrel-support structures in the Ringhals PWRs indicated that vibration modes of the core barrel other than pendular (beam mode) and shell mode are likely to occur. A beam mode type movement alone is not able to explain such a wear, and therefore, it is fair to assume that the vibration mode in question is a small amplitude periodic tilting movement of the core barrel around a horizontal, diagonal pivot at the half height of the core. In this work, ex-core data taken in the Ringhals-4 PWR were analyzed in order to find evidence of such a tilting movement. First, cross spectra between various ex-core detectors were calculated and analyzed to locate the frequency range of the new vibrational mode. Then, a model based on symmetry considerations was derived in order to extract the sought mode from the spectra. The measurements were evaluated by the new mode enhancement technique. The results show that it is possible to enhance such a mode and find it in the spectra by properly combining the signals in the time domain.","author":[{"dropping-particle":"","family":"Montalvo","given":"C.","non-dropping-particle":"","parse-names":false,"suffix":""},{"dropping-particle":"","family":"Pázsit","given":"I.","non-dropping-particle":"","parse-names":false,"suffix":""},{"dropping-particle":"","family":"Nylén","given":"H.","non-dropping-particle":"","parse-names":false,"suffix":""},{"dropping-particle":"","family":"Dykin","given":"V.","non-dropping-particle":"","parse-names":false,"suffix":""}],"container-title":"PHYSOR 2016: Unifying Theory and Experiments in the 21st Century","id":"ITEM-3","issued":{"date-parts":[["2016"]]},"title":"First evidence of the pivotal motion (\"tilting mode\") of the core Barrel in the RINGHALS-4 PWR","type":"paper-conference"},"uris":["http://www.mendeley.com/documents/?uuid=7236bb63-95a5-4885-97d8-e2a151f86bfd"]}],"mendeley":{"formattedCitation":"[13], [14], [16]","plainTextFormattedCitation":"[13], [14], [16]","previouslyFormattedCitation":"[13], [14], [16]"},"properties":{"noteIndex":0},"schema":"https://github.com/citation-style-language/schema/raw/master/csl-citation.json"}</w:instrText>
      </w:r>
      <w:r w:rsidR="003307EE">
        <w:fldChar w:fldCharType="separate"/>
      </w:r>
      <w:r w:rsidR="003307EE" w:rsidRPr="003307EE">
        <w:rPr>
          <w:noProof/>
        </w:rPr>
        <w:t>[13], [14], [16]</w:t>
      </w:r>
      <w:r w:rsidR="003307EE">
        <w:fldChar w:fldCharType="end"/>
      </w:r>
      <w:r w:rsidR="002434B1">
        <w:t xml:space="preserve">, </w:t>
      </w:r>
      <w:r w:rsidR="003307EE">
        <w:t>s</w:t>
      </w:r>
      <w:r w:rsidR="003B0881">
        <w:t>e</w:t>
      </w:r>
      <w:r w:rsidR="003307EE">
        <w:t xml:space="preserve"> estableció que </w:t>
      </w:r>
      <w:r w:rsidR="002434B1">
        <w:t>l</w:t>
      </w:r>
      <w:r w:rsidR="0029470F">
        <w:t>a</w:t>
      </w:r>
      <w:r w:rsidR="002434B1">
        <w:t xml:space="preserve">s </w:t>
      </w:r>
      <w:r w:rsidR="0029470F">
        <w:t xml:space="preserve">señales de los </w:t>
      </w:r>
      <w:r w:rsidR="002434B1">
        <w:t xml:space="preserve">diferentes detectores deben combinarse convenientemente para </w:t>
      </w:r>
      <w:r w:rsidR="0029470F">
        <w:t>potenciar</w:t>
      </w:r>
      <w:r w:rsidR="002434B1">
        <w:t xml:space="preserve"> el efecto del Beam Mode</w:t>
      </w:r>
      <w:r w:rsidR="00BF553D">
        <w:t>,</w:t>
      </w:r>
      <w:r w:rsidR="0029470F">
        <w:t xml:space="preserve"> reduciendo o eliminando las componentes que no se dese</w:t>
      </w:r>
      <w:r w:rsidR="007E0229">
        <w:t>e</w:t>
      </w:r>
      <w:r w:rsidR="0029470F">
        <w:t>n observar</w:t>
      </w:r>
      <w:r w:rsidR="002434B1">
        <w:t>.</w:t>
      </w:r>
      <w:r w:rsidR="005607B8">
        <w:t xml:space="preserve"> </w:t>
      </w:r>
      <w:r w:rsidR="003307EE">
        <w:t>Seguidamente</w:t>
      </w:r>
      <w:r w:rsidR="005607B8">
        <w:t>, a las funciones resultantes,</w:t>
      </w:r>
      <w:r w:rsidR="002434B1">
        <w:t xml:space="preserve"> se </w:t>
      </w:r>
      <w:r w:rsidR="00BF553D">
        <w:t xml:space="preserve">les </w:t>
      </w:r>
      <w:r w:rsidR="005607B8">
        <w:t xml:space="preserve">realiza un </w:t>
      </w:r>
      <w:r w:rsidR="002434B1">
        <w:t xml:space="preserve">ajuste no lineal basado en </w:t>
      </w:r>
      <w:r w:rsidR="005607B8">
        <w:t>la</w:t>
      </w:r>
      <w:r w:rsidR="002434B1">
        <w:t xml:space="preserve"> fórmula de </w:t>
      </w:r>
      <w:proofErr w:type="spellStart"/>
      <w:r w:rsidR="002434B1">
        <w:t>Breit</w:t>
      </w:r>
      <w:proofErr w:type="spellEnd"/>
      <w:r w:rsidR="002434B1">
        <w:t>-Wigner</w:t>
      </w:r>
      <w:r w:rsidR="003307EE">
        <w:t xml:space="preserve"> </w:t>
      </w:r>
      <w:r w:rsidR="003307EE">
        <w:fldChar w:fldCharType="begin" w:fldLock="1"/>
      </w:r>
      <w:r w:rsidR="00177F3D">
        <w:instrText>ADDIN CSL_CITATION {"citationItems":[{"id":"ITEM-1","itemData":{"author":[{"dropping-particle":"","family":"Wood","given":"R. T.","non-dropping-particle":"","parse-names":false,"suffix":""},{"dropping-particle":"","family":"Perez","given":"R. B.","non-dropping-particle":"","parse-names":false,"suffix":""}],"container-title":"Nuclear Reactor Surveillance and Diagnostics (SMORN VI)","id":"ITEM-1","issued":{"date-parts":[["1991"]]},"publisher-place":"Gatlinburg, Tennessee","title":"Modeling and Analysis of Neutron Noise from an Ex-Core Defector at a Pressurized Water Reactor","type":"paper-conference"},"uris":["http://www.mendeley.com/documents/?uuid=f5aac3ee-836e-429b-8756-d69600eb5494"]},{"id":"ITEM-2","itemData":{"author":[{"dropping-particle":"","family":"Wood","given":"R.T.","non-dropping-particle":"","parse-names":false,"suffix":""}],"id":"ITEM-2","issued":{"date-parts":[["1990"]]},"publisher":"University of Tennessee, Knoxville","title":"A neutron noise diagnostic methodology for pressurized water reactors. Phd Thesis","type":"thesis"},"uris":["http://www.mendeley.com/documents/?uuid=6ed4054b-8777-3331-8d6f-cd0ab01c0498"]},{"id":"ITEM-3","itemData":{"DOI":"10.1177/1077546309103278","ISSN":"10775463","abstract":"Vibrating mechanical systems are usually characterized by a number of resonances appearing in the Power Spectrum Density (PSD). Each resonance is featured by three quantities with physical meaning: the resonant frequency, the damping coefficient and the amplitude. Often, another parameter, the asymmetry factor, is required when neighbor resonances overlap. Resonances can be represented by a mathematical formula, so the four parameters can be obtained by fitting the PSD to that formula. The proper expression for fitting comes from the transfer function for resonances, using a pair of complex conjugate poles. Keeping in mind that the PSD stands only for positive frequencies, a Breit-Wigner formula is derived for fitting resonances. Breit-Wigner formula is widely used in Nuclear Physics but seldom in Mechanical Engineering and so the derivation of the formula is outlined. Applications are presented for resolved resonances and the method is tested in simple cases. There is a case study for unresolved resonances belonging to the vibration of a pressurized water reactor core barrel measured by ex-core neutron detectors. The four resonance parameters are changing along the time, so for preventive maintenance purposes, they must be supervised. A natural question arises: what is the percent change of the four parameters altogether? Such a question is replied by using quaternion numbers. © 2009 SAGE.","author":[{"dropping-particle":"","family":"García-Berrocal","given":"A.","non-dropping-particle":"","parse-names":false,"suffix":""},{"dropping-particle":"","family":"Blázquez","given":"J.","non-dropping-particle":"","parse-names":false,"suffix":""},{"dropping-particle":"","family":"Montalvo","given":"C.","non-dropping-particle":"","parse-names":false,"suffix":""},{"dropping-particle":"","family":"Balbás","given":"M.","non-dropping-particle":"","parse-names":false,"suffix":""}],"container-title":"Journal of Vibration and Control","id":"ITEM-3","issue":"8","issued":{"date-parts":[["2009"]]},"page":"1267-1280","title":"Resolving mechanical resonances with breit-wigner formula","type":"article-journal","volume":"15"},"uris":["http://www.mendeley.com/documents/?uuid=1e1bffa2-5220-4138-9b71-4ff6d39e6d42"]}],"mendeley":{"formattedCitation":"[17]–[19]","plainTextFormattedCitation":"[17]–[19]","previouslyFormattedCitation":"[17]–[19]"},"properties":{"noteIndex":0},"schema":"https://github.com/citation-style-language/schema/raw/master/csl-citation.json"}</w:instrText>
      </w:r>
      <w:r w:rsidR="003307EE">
        <w:fldChar w:fldCharType="separate"/>
      </w:r>
      <w:r w:rsidR="003307EE" w:rsidRPr="003307EE">
        <w:rPr>
          <w:noProof/>
        </w:rPr>
        <w:t>[17]–[19]</w:t>
      </w:r>
      <w:r w:rsidR="003307EE">
        <w:fldChar w:fldCharType="end"/>
      </w:r>
      <w:r w:rsidR="002434B1">
        <w:t xml:space="preserve">. Este método tiene </w:t>
      </w:r>
      <w:r w:rsidR="00AB2BA6">
        <w:t>algunas desventajas</w:t>
      </w:r>
      <w:r w:rsidR="002434B1">
        <w:t xml:space="preserve"> </w:t>
      </w:r>
      <w:r w:rsidR="00AB2BA6">
        <w:t>como</w:t>
      </w:r>
      <w:r w:rsidR="001D42D9">
        <w:t>,</w:t>
      </w:r>
      <w:r w:rsidR="002434B1">
        <w:t xml:space="preserve"> que </w:t>
      </w:r>
      <w:r w:rsidR="001D42D9">
        <w:t>es necesario</w:t>
      </w:r>
      <w:r w:rsidR="002434B1">
        <w:t xml:space="preserve"> asumir</w:t>
      </w:r>
      <w:r w:rsidR="001D42D9">
        <w:t xml:space="preserve"> previamente</w:t>
      </w:r>
      <w:r w:rsidR="002434B1">
        <w:t xml:space="preserve"> el número de resonancias antes de aplicar el </w:t>
      </w:r>
      <w:r w:rsidR="00AB2BA6">
        <w:t xml:space="preserve">método </w:t>
      </w:r>
      <w:r w:rsidR="002434B1">
        <w:t xml:space="preserve">de ajuste </w:t>
      </w:r>
      <w:r w:rsidR="001D42D9">
        <w:t xml:space="preserve">y que los datos de inicio deben ser relativamente precisos para que el método </w:t>
      </w:r>
      <w:r w:rsidR="001469C1">
        <w:t>proporcione un ajuste adecuado. P</w:t>
      </w:r>
      <w:r w:rsidR="00D24EE7">
        <w:t>or lo anterior</w:t>
      </w:r>
      <w:r w:rsidR="001469C1">
        <w:t>,</w:t>
      </w:r>
      <w:r w:rsidR="00D24EE7">
        <w:t xml:space="preserve"> el método introduce cierto grado de subjetividad que depende de la experiencia del analista</w:t>
      </w:r>
      <w:r w:rsidR="002434B1">
        <w:t>.</w:t>
      </w:r>
    </w:p>
    <w:p w14:paraId="73401343" w14:textId="77777777" w:rsidR="005607B8" w:rsidRDefault="005607B8" w:rsidP="002434B1"/>
    <w:p w14:paraId="6C699ACD" w14:textId="5B727FFE" w:rsidR="00346EB7" w:rsidRDefault="00D24EE7" w:rsidP="002434B1">
      <w:r>
        <w:t>E</w:t>
      </w:r>
      <w:r w:rsidR="00503D3B">
        <w:t>n el marco del</w:t>
      </w:r>
      <w:r w:rsidR="002434B1">
        <w:t xml:space="preserve"> proyecto europeo CORTEX</w:t>
      </w:r>
      <w:r w:rsidR="00346EB7">
        <w:t>, durante varios años,</w:t>
      </w:r>
      <w:r w:rsidR="002434B1">
        <w:t xml:space="preserve"> </w:t>
      </w:r>
      <w:r w:rsidR="00503D3B">
        <w:t xml:space="preserve">se </w:t>
      </w:r>
      <w:r w:rsidR="00346EB7">
        <w:t>trabajó</w:t>
      </w:r>
      <w:r w:rsidR="002434B1">
        <w:t xml:space="preserve"> en</w:t>
      </w:r>
      <w:r w:rsidR="00346EB7">
        <w:t xml:space="preserve"> el desarrollo y</w:t>
      </w:r>
      <w:r w:rsidR="002434B1">
        <w:t xml:space="preserve"> aplicación de métodos avanzados de procesamiento de señales y análisis de ruido para la monitorización de núcleos</w:t>
      </w:r>
      <w:r w:rsidR="00177F3D">
        <w:t xml:space="preserve"> </w:t>
      </w:r>
      <w:r w:rsidR="00177F3D">
        <w:fldChar w:fldCharType="begin" w:fldLock="1"/>
      </w:r>
      <w:r w:rsidR="00C459D2">
        <w:instrText>ADDIN CSL_CITATION {"citationItems":[{"id":"ITEM-1","itemData":{"ISBN":"9781400830176","abstract":"This paper gives an overview of the CORTEX project, which is a Research and Innovation Action funded by the European Union in the Euratom 2016-2017 work program, under the Horizon 2020 framework. CORTEX, which stands for CORe monitoring Techniques and EXperimental validation and demonstration, aims at developing an innovative core monitoring technique that allows detecting anomalies in nuclear reactors, such as excessive vibrations of core internals, flow blockage, coolant inlet perturbations, etc. The technique is based on primarily using the inherent fluctuations in neutron flux recorded by in-core and ex-core instrumentation (often referred to as neutron noise), from which the anomalies will be differentiated depending on their type, location and characteristics. In addition to be non- intrusive and not requiring any external perturbation of the system, the method allows the detection of operational problems at a very early stage. Proper actions could thus be taken by utilities before such problems have any adverse effect on plant safety and reliability. In order to develop a method that can reach a high Technology Readiness Level, the consortium, made of 20 partners, was strategically structured around the required core expertise from all the necessary actors of the nuclear industry, both within Europe and outside. The broad expertise of the consortium members ensures the successful development of new in-situ monitoring techniques.","author":[{"dropping-particle":"","family":"Demazière","given":"C.","non-dropping-particle":"","parse-names":false,"suffix":""},{"dropping-particle":"","family":"Vinai","given":"P.","non-dropping-particle":"","parse-names":false,"suffix":""},{"dropping-particle":"","family":"Hursin","given":"M.","non-dropping-particle":"","parse-names":false,"suffix":""},{"dropping-particle":"","family":"Kollias","given":"S.","non-dropping-particle":"","parse-names":false,"suffix":""},{"dropping-particle":"","family":"Herb","given":"J.","non-dropping-particle":"","parse-names":false,"suffix":""}],"container-title":"PHYSOR 2018: Reactor Physics Paving The Way Towards More Efficient Systems","id":"ITEM-1","issue":"754316","issued":{"date-parts":[["2018"]]},"page":"2971-2980","title":"Overview of the CORTEX project","type":"paper-conference"},"uris":["http://www.mendeley.com/documents/?uuid=0b272c06-df4b-44fb-ae73-1bae194f93aa"]}],"mendeley":{"formattedCitation":"[20]","plainTextFormattedCitation":"[20]","previouslyFormattedCitation":"[20]"},"properties":{"noteIndex":0},"schema":"https://github.com/citation-style-language/schema/raw/master/csl-citation.json"}</w:instrText>
      </w:r>
      <w:r w:rsidR="00177F3D">
        <w:fldChar w:fldCharType="separate"/>
      </w:r>
      <w:r w:rsidR="00177F3D" w:rsidRPr="00177F3D">
        <w:rPr>
          <w:noProof/>
        </w:rPr>
        <w:t>[20]</w:t>
      </w:r>
      <w:r w:rsidR="00177F3D">
        <w:fldChar w:fldCharType="end"/>
      </w:r>
      <w:r w:rsidR="002434B1">
        <w:t>. Se ha demostrado que existen varias perturbaciones con diferentes orígenes físicos</w:t>
      </w:r>
      <w:r w:rsidR="00CE59D6">
        <w:t xml:space="preserve"> </w:t>
      </w:r>
      <w:r w:rsidR="00CE59D6">
        <w:fldChar w:fldCharType="begin" w:fldLock="1"/>
      </w:r>
      <w:r w:rsidR="00F646E9">
        <w:instrText>ADDIN CSL_CITATION {"citationItems":[{"id":"ITEM-1","itemData":{"abstract":"KWU pre-Konvoi PWRs (SIEMENS design) are commonly exhibiting high neutron noise levels which can lead to costly operational issues (i.e. activation of SCRAM system, operation of unrated core power, etc.). The frequency region of interest of neutron noise is below 1 Hz, which is the typical frequency range of thermal-hydraulic phenomena. This feature seems to indicate that, coolant flow and temperature oscillations can have a key impact on neutron noise phenomena. Moreover, an increasing neutron noise trend (in term of normalized root mean square) was recently observed in many KWU-PWRs. This increasing trend has been speculated to be correlated with the introduction of a new fuel design type in the KWU-PWRs. This fact indicates that there should be some correlation between neutron noise spectral characteristics and fuel assemblies' performance. In order to advance in understanding this phenomenon, the transient nodal code SIMULATE-3K (S3K) has been used to simulate mechanical vibrations of fuel assemblies and thermal-hydraulic fluctuations of the core inlet flow and temperature. The simulated neutron detectors responses are analysed with noise analysis techniques and compared to real plant data. This analysis indicates that the cross-feedback between the mechanical and thermal-hydraulic disturbances complicate the identification of the origin of the perturbation source. The simulated results indicate that the neutron noise spectral characteristics can be associated separately to different causes. In this sense, the results of this work seem to indicate that the spectral features of the neutron noise are a consequence of both mechanical perturbations and thermal-hydraulic fluctuations.","author":[{"dropping-particle":"","family":"Torres","given":"L. A.","non-dropping-particle":"","parse-names":false,"suffix":""},{"dropping-particle":"","family":"Chionis","given":"D.","non-dropping-particle":"","parse-names":false,"suffix":""},{"dropping-particle":"","family":"Montalvo","given":"C.","non-dropping-particle":"","parse-names":false,"suffix":""},{"dropping-particle":"","family":"Dokhane","given":"A.","non-dropping-particle":"","parse-names":false,"suffix":""},{"dropping-particle":"","family":"García-Berrocal","given":"A.","non-dropping-particle":"","parse-names":false,"suffix":""}],"container-title":"Annals of Nuclear Energy","id":"ITEM-1","issued":{"date-parts":[["2019"]]},"page":"242-252","publisher":"Elsevier Ltd","title":"Neutron noise analysis of simulated mechanical and thermal-hydraulic perturbations in a PWR core","type":"article-journal","volume":"126"},"uris":["http://www.mendeley.com/documents/?uuid=096049a2-cde4-4d77-b4d9-a46969a7920b"]}],"mendeley":{"formattedCitation":"[21]","plainTextFormattedCitation":"[21]","previouslyFormattedCitation":"[21]"},"properties":{"noteIndex":0},"schema":"https://github.com/citation-style-language/schema/raw/master/csl-citation.json"}</w:instrText>
      </w:r>
      <w:r w:rsidR="00CE59D6">
        <w:fldChar w:fldCharType="separate"/>
      </w:r>
      <w:r w:rsidR="00CE59D6" w:rsidRPr="00CE59D6">
        <w:rPr>
          <w:noProof/>
        </w:rPr>
        <w:t>[21]</w:t>
      </w:r>
      <w:r w:rsidR="00CE59D6">
        <w:fldChar w:fldCharType="end"/>
      </w:r>
      <w:r w:rsidR="00CE59D6">
        <w:t>,</w:t>
      </w:r>
      <w:r w:rsidR="002434B1">
        <w:t xml:space="preserve"> que no pueden ser distinguidas y separadas en las señales de los detectores de neutrones por técnicas estándar de análisis de ruido o por metodologías de tiempo-frecuencia-amplitud como wavelets o transformada de Hilbert Huang.</w:t>
      </w:r>
      <w:r w:rsidR="001D69C9">
        <w:t xml:space="preserve"> </w:t>
      </w:r>
      <w:r w:rsidR="002434B1">
        <w:t>Una de las contribuciones recientes de CORTEX desarrollada por UPM</w:t>
      </w:r>
      <w:r w:rsidR="00551CFC">
        <w:t xml:space="preserve"> (Universidad Politécnica de Madrid)</w:t>
      </w:r>
      <w:r w:rsidR="002434B1">
        <w:t xml:space="preserve"> y PSI </w:t>
      </w:r>
      <w:r w:rsidR="00551CFC">
        <w:t xml:space="preserve">(Paul </w:t>
      </w:r>
      <w:proofErr w:type="spellStart"/>
      <w:r w:rsidR="00551CFC">
        <w:t>Scherrer</w:t>
      </w:r>
      <w:proofErr w:type="spellEnd"/>
      <w:r w:rsidR="00551CFC">
        <w:t xml:space="preserve"> </w:t>
      </w:r>
      <w:proofErr w:type="spellStart"/>
      <w:r w:rsidR="00551CFC">
        <w:t>Institute</w:t>
      </w:r>
      <w:proofErr w:type="spellEnd"/>
      <w:r w:rsidR="00551CFC">
        <w:t xml:space="preserve">) </w:t>
      </w:r>
      <w:r w:rsidR="002434B1">
        <w:t>es el uso de técnicas de</w:t>
      </w:r>
      <w:r w:rsidR="00DC2B8B">
        <w:t xml:space="preserve">l OMA </w:t>
      </w:r>
      <w:r w:rsidR="002434B1">
        <w:t>en datos de ruido de neutrones simulados</w:t>
      </w:r>
      <w:r w:rsidR="00CE59D6">
        <w:t xml:space="preserve"> </w:t>
      </w:r>
      <w:r w:rsidR="00CE59D6">
        <w:fldChar w:fldCharType="begin" w:fldLock="1"/>
      </w:r>
      <w:r w:rsidR="00F646E9">
        <w:instrText>ADDIN CSL_CITATION {"citationItems":[{"id":"ITEM-1","itemData":{"DOI":"10.1016/j.nucengdes.2020.111017","ISSN":"00295493","abstract":"In the study of the neutron noise in KWU pre-Konvoi PWRs, the Hilbert Huang Transform and the widely-used Fourier analysis are employed to extract spectral characteristics. However, both techniques are limited in decomposing the signal in the same frequency range to distinguish the contributions from different phenomena, such as the thermal–hydraulic and the mechanical perturbations. In addition, it is difficult for these two techniques to gather and present all the results in a single plot that shows the response of the core as a whole. To overcome these limitations, in this work, the Frequency Domain Decomposition (FDD) of the Operational Modal Analysis (OMA) is applied to the spectral characterization of the neutron noise. The OMA is widely used in the study of the dynamic properties of systems and structures. The FDD was performed on a series of neutron noise signals from simulated scenarios based on the transient nodal code SIMULATE-3 K. The simulations considered different single-source fluctuations and their combinations. The methodology separates in the two first singular values and singular vectors the responses due to mechanical vibrations and thermal–hydraulic fluctuation in all the frequency range, which allows distinguishing the effects of different phenomena on the spectral characteristics at the same frequency range of the neutron noise. The good performance of OMA in the present study provides promising possibilities to infer characteristics of the input excitation from the neutron noise data in PWR. Finally, the methodology shows remarkable advantages in the compilation of the results which can be utilized for monitoring purposes.","author":[{"dropping-particle":"","family":"Torres","given":"L. A.","non-dropping-particle":"","parse-names":false,"suffix":""},{"dropping-particle":"","family":"Verma","given":"V.","non-dropping-particle":"","parse-names":false,"suffix":""},{"dropping-particle":"","family":"Montalvo","given":"C.","non-dropping-particle":"","parse-names":false,"suffix":""},{"dropping-particle":"","family":"Dokhane","given":"A.","non-dropping-particle":"","parse-names":false,"suffix":""},{"dropping-particle":"","family":"García-Berrocal","given":"A.","non-dropping-particle":"","parse-names":false,"suffix":""}],"container-title":"Nuclear Engineering and Design","id":"ITEM-1","issued":{"date-parts":[["2021"]]},"publisher":"Elsevier Ltd","title":"Operational modal analysis for characterization of mechanical and thermal–hydraulic fluctuations in simulated neutron noise","type":"article-journal","volume":"373"},"uris":["http://www.mendeley.com/documents/?uuid=0e131124-61fc-38ca-8e5d-8e5e01fe12a5"]}],"mendeley":{"formattedCitation":"[22]","plainTextFormattedCitation":"[22]","previouslyFormattedCitation":"[22]"},"properties":{"noteIndex":0},"schema":"https://github.com/citation-style-language/schema/raw/master/csl-citation.json"}</w:instrText>
      </w:r>
      <w:r w:rsidR="00CE59D6">
        <w:fldChar w:fldCharType="separate"/>
      </w:r>
      <w:r w:rsidR="00CE59D6" w:rsidRPr="00CE59D6">
        <w:rPr>
          <w:noProof/>
        </w:rPr>
        <w:t>[22]</w:t>
      </w:r>
      <w:r w:rsidR="00CE59D6">
        <w:fldChar w:fldCharType="end"/>
      </w:r>
      <w:r w:rsidR="002434B1">
        <w:t>. Esta metodología permite distinguir la contribución de diferentes fenómenos actuando en un mismo rango de frecuencia.</w:t>
      </w:r>
      <w:r w:rsidR="002D2660">
        <w:t xml:space="preserve"> </w:t>
      </w:r>
      <w:r w:rsidR="004D396F">
        <w:t>Por otro lado,</w:t>
      </w:r>
      <w:r w:rsidR="002D2660">
        <w:t xml:space="preserve"> </w:t>
      </w:r>
      <w:r w:rsidR="00346EB7">
        <w:t>su capacidad para manejar resonancias muy próximas y recopilar toda la información de todos los detectores disponibles en diferentes ubicaciones</w:t>
      </w:r>
      <w:r w:rsidR="002D2660">
        <w:t xml:space="preserve"> lo </w:t>
      </w:r>
      <w:r w:rsidR="002D2660">
        <w:lastRenderedPageBreak/>
        <w:t xml:space="preserve">hace particularmente </w:t>
      </w:r>
      <w:r w:rsidR="00F646E9">
        <w:t xml:space="preserve">interesante </w:t>
      </w:r>
      <w:r w:rsidR="004D396F">
        <w:t>en el estudio del Beam Mode</w:t>
      </w:r>
      <w:r w:rsidR="00346EB7">
        <w:t>.</w:t>
      </w:r>
    </w:p>
    <w:p w14:paraId="69137007" w14:textId="77777777" w:rsidR="00346EB7" w:rsidRDefault="00346EB7" w:rsidP="002434B1"/>
    <w:p w14:paraId="304D6C2D" w14:textId="6D237FA3" w:rsidR="002434B1" w:rsidRDefault="004D396F" w:rsidP="002434B1">
      <w:r>
        <w:t>De las diversas metodologías del</w:t>
      </w:r>
      <w:r w:rsidR="002434B1">
        <w:t xml:space="preserve"> OMA</w:t>
      </w:r>
      <w:r w:rsidR="0000073B">
        <w:t>,</w:t>
      </w:r>
      <w:r w:rsidR="002434B1">
        <w:t xml:space="preserve"> una de ellas es </w:t>
      </w:r>
      <w:proofErr w:type="spellStart"/>
      <w:r w:rsidR="0000073B" w:rsidRPr="007B32F5">
        <w:rPr>
          <w:i/>
          <w:iCs/>
        </w:rPr>
        <w:t>Enhance</w:t>
      </w:r>
      <w:proofErr w:type="spellEnd"/>
      <w:r w:rsidR="0000073B" w:rsidRPr="007B32F5">
        <w:rPr>
          <w:i/>
          <w:iCs/>
        </w:rPr>
        <w:t xml:space="preserve"> </w:t>
      </w:r>
      <w:proofErr w:type="spellStart"/>
      <w:r w:rsidR="0000073B" w:rsidRPr="007B32F5">
        <w:rPr>
          <w:i/>
          <w:iCs/>
        </w:rPr>
        <w:t>Frecuency</w:t>
      </w:r>
      <w:proofErr w:type="spellEnd"/>
      <w:r w:rsidR="0000073B" w:rsidRPr="007B32F5">
        <w:rPr>
          <w:i/>
          <w:iCs/>
        </w:rPr>
        <w:t xml:space="preserve"> </w:t>
      </w:r>
      <w:proofErr w:type="spellStart"/>
      <w:r w:rsidR="0000073B" w:rsidRPr="007B32F5">
        <w:rPr>
          <w:i/>
          <w:iCs/>
        </w:rPr>
        <w:t>Domain</w:t>
      </w:r>
      <w:proofErr w:type="spellEnd"/>
      <w:r w:rsidR="0000073B" w:rsidRPr="007B32F5">
        <w:rPr>
          <w:i/>
          <w:iCs/>
        </w:rPr>
        <w:t xml:space="preserve"> </w:t>
      </w:r>
      <w:proofErr w:type="spellStart"/>
      <w:r w:rsidR="0000073B" w:rsidRPr="007B32F5">
        <w:rPr>
          <w:i/>
          <w:iCs/>
        </w:rPr>
        <w:t>Decomposition</w:t>
      </w:r>
      <w:proofErr w:type="spellEnd"/>
      <w:r w:rsidR="0000073B">
        <w:t xml:space="preserve"> (EFDD)</w:t>
      </w:r>
      <w:r w:rsidR="003A5E7D">
        <w:t xml:space="preserve">. </w:t>
      </w:r>
      <w:r w:rsidR="0000073B">
        <w:t xml:space="preserve">Esta se basa </w:t>
      </w:r>
      <w:r w:rsidR="002434B1">
        <w:t>en la Descomposición en Valor</w:t>
      </w:r>
      <w:r w:rsidR="0000073B">
        <w:t>es</w:t>
      </w:r>
      <w:r w:rsidR="002434B1">
        <w:t xml:space="preserve"> Singular</w:t>
      </w:r>
      <w:r w:rsidR="0000073B">
        <w:t>es</w:t>
      </w:r>
      <w:r w:rsidR="002434B1">
        <w:t xml:space="preserve"> de la matriz</w:t>
      </w:r>
      <w:r w:rsidR="00551CFC">
        <w:t xml:space="preserve"> de</w:t>
      </w:r>
      <w:r w:rsidR="002434B1">
        <w:t xml:space="preserve"> </w:t>
      </w:r>
      <w:proofErr w:type="spellStart"/>
      <w:r w:rsidR="002434B1">
        <w:t>PSD</w:t>
      </w:r>
      <w:r w:rsidR="00551CFC">
        <w:t>s</w:t>
      </w:r>
      <w:proofErr w:type="spellEnd"/>
      <w:r w:rsidR="002434B1">
        <w:t xml:space="preserve"> </w:t>
      </w:r>
      <w:r w:rsidR="00551CFC">
        <w:t>(</w:t>
      </w:r>
      <w:proofErr w:type="spellStart"/>
      <w:r w:rsidR="00551CFC" w:rsidRPr="00551CFC">
        <w:rPr>
          <w:i/>
          <w:iCs/>
        </w:rPr>
        <w:t>Power</w:t>
      </w:r>
      <w:proofErr w:type="spellEnd"/>
      <w:r w:rsidR="00551CFC" w:rsidRPr="00551CFC">
        <w:rPr>
          <w:i/>
          <w:iCs/>
        </w:rPr>
        <w:t xml:space="preserve"> </w:t>
      </w:r>
      <w:proofErr w:type="spellStart"/>
      <w:r w:rsidR="00551CFC" w:rsidRPr="00551CFC">
        <w:rPr>
          <w:i/>
          <w:iCs/>
        </w:rPr>
        <w:t>Spectral</w:t>
      </w:r>
      <w:proofErr w:type="spellEnd"/>
      <w:r w:rsidR="00551CFC" w:rsidRPr="00551CFC">
        <w:rPr>
          <w:i/>
          <w:iCs/>
        </w:rPr>
        <w:t xml:space="preserve"> </w:t>
      </w:r>
      <w:proofErr w:type="spellStart"/>
      <w:r w:rsidR="00551CFC" w:rsidRPr="00551CFC">
        <w:rPr>
          <w:i/>
          <w:iCs/>
        </w:rPr>
        <w:t>density</w:t>
      </w:r>
      <w:proofErr w:type="spellEnd"/>
      <w:r w:rsidR="00551CFC">
        <w:t xml:space="preserve">) </w:t>
      </w:r>
      <w:r w:rsidR="002434B1">
        <w:t>de todos los detectores</w:t>
      </w:r>
      <w:r w:rsidR="00F646E9">
        <w:t xml:space="preserve"> </w:t>
      </w:r>
      <w:r w:rsidR="00F646E9">
        <w:fldChar w:fldCharType="begin" w:fldLock="1"/>
      </w:r>
      <w:r w:rsidR="001F5C51">
        <w:instrText>ADDIN CSL_CITATION {"citationItems":[{"id":"ITEM-1","itemData":{"DOI":"10.1016/j.nucengdes.2020.111017","ISSN":"00295493","abstract":"In the study of the neutron noise in KWU pre-Konvoi PWRs, the Hilbert Huang Transform and the widely-used Fourier analysis are employed to extract spectral characteristics. However, both techniques are limited in decomposing the signal in the same frequency range to distinguish the contributions from different phenomena, such as the thermal–hydraulic and the mechanical perturbations. In addition, it is difficult for these two techniques to gather and present all the results in a single plot that shows the response of the core as a whole. To overcome these limitations, in this work, the Frequency Domain Decomposition (FDD) of the Operational Modal Analysis (OMA) is applied to the spectral characterization of the neutron noise. The OMA is widely used in the study of the dynamic properties of systems and structures. The FDD was performed on a series of neutron noise signals from simulated scenarios based on the transient nodal code SIMULATE-3 K. The simulations considered different single-source fluctuations and their combinations. The methodology separates in the two first singular values and singular vectors the responses due to mechanical vibrations and thermal–hydraulic fluctuation in all the frequency range, which allows distinguishing the effects of different phenomena on the spectral characteristics at the same frequency range of the neutron noise. The good performance of OMA in the present study provides promising possibilities to infer characteristics of the input excitation from the neutron noise data in PWR. Finally, the methodology shows remarkable advantages in the compilation of the results which can be utilized for monitoring purposes.","author":[{"dropping-particle":"","family":"Torres","given":"L. A.","non-dropping-particle":"","parse-names":false,"suffix":""},{"dropping-particle":"","family":"Verma","given":"V.","non-dropping-particle":"","parse-names":false,"suffix":""},{"dropping-particle":"","family":"Montalvo","given":"C.","non-dropping-particle":"","parse-names":false,"suffix":""},{"dropping-particle":"","family":"Dokhane","given":"A.","non-dropping-particle":"","parse-names":false,"suffix":""},{"dropping-particle":"","family":"García-Berrocal","given":"A.","non-dropping-particle":"","parse-names":false,"suffix":""}],"container-title":"Nuclear Engineering and Design","id":"ITEM-1","issued":{"date-parts":[["2021"]]},"publisher":"Elsevier Ltd","title":"Operational modal analysis for characterization of mechanical and thermal–hydraulic fluctuations in simulated neutron noise","type":"article-journal","volume":"373"},"uris":["http://www.mendeley.com/documents/?uuid=0e131124-61fc-38ca-8e5d-8e5e01fe12a5"]}],"mendeley":{"formattedCitation":"[22]","plainTextFormattedCitation":"[22]","previouslyFormattedCitation":"[22]"},"properties":{"noteIndex":0},"schema":"https://github.com/citation-style-language/schema/raw/master/csl-citation.json"}</w:instrText>
      </w:r>
      <w:r w:rsidR="00F646E9">
        <w:fldChar w:fldCharType="separate"/>
      </w:r>
      <w:r w:rsidR="00F646E9" w:rsidRPr="00F646E9">
        <w:rPr>
          <w:noProof/>
        </w:rPr>
        <w:t>[22]</w:t>
      </w:r>
      <w:r w:rsidR="00F646E9">
        <w:fldChar w:fldCharType="end"/>
      </w:r>
      <w:r w:rsidR="002434B1">
        <w:t>. Esto permite obtener los valores singulares en orden descendente y los vectores singulares que son</w:t>
      </w:r>
      <w:r w:rsidR="003A5E7D">
        <w:t xml:space="preserve"> los </w:t>
      </w:r>
      <w:r w:rsidR="001F5C51">
        <w:t>corresponden</w:t>
      </w:r>
      <w:r w:rsidR="003A5E7D">
        <w:t xml:space="preserve"> </w:t>
      </w:r>
      <w:r w:rsidR="001F5C51">
        <w:t>a</w:t>
      </w:r>
      <w:r w:rsidR="002434B1">
        <w:t xml:space="preserve"> los modos vibracionales. Utilizando el </w:t>
      </w:r>
      <w:r w:rsidR="00C40670" w:rsidRPr="001C4D30">
        <w:rPr>
          <w:i/>
          <w:iCs/>
        </w:rPr>
        <w:t xml:space="preserve">Modal </w:t>
      </w:r>
      <w:proofErr w:type="spellStart"/>
      <w:r w:rsidR="00C40670" w:rsidRPr="001C4D30">
        <w:rPr>
          <w:i/>
          <w:iCs/>
        </w:rPr>
        <w:t>Assurance</w:t>
      </w:r>
      <w:proofErr w:type="spellEnd"/>
      <w:r w:rsidR="00C40670" w:rsidRPr="001C4D30">
        <w:rPr>
          <w:i/>
          <w:iCs/>
        </w:rPr>
        <w:t xml:space="preserve"> </w:t>
      </w:r>
      <w:proofErr w:type="spellStart"/>
      <w:r w:rsidR="00C40670" w:rsidRPr="001C4D30">
        <w:rPr>
          <w:i/>
          <w:iCs/>
        </w:rPr>
        <w:t>Criterion</w:t>
      </w:r>
      <w:proofErr w:type="spellEnd"/>
      <w:r w:rsidR="00C40670">
        <w:t xml:space="preserve"> </w:t>
      </w:r>
      <w:r w:rsidR="002434B1">
        <w:t>(MAC), es posible determinar el rango de frecuencia de las diferentes resonancias</w:t>
      </w:r>
      <w:r w:rsidR="001F5C51">
        <w:t xml:space="preserve"> </w:t>
      </w:r>
      <w:r w:rsidR="001F5C51">
        <w:fldChar w:fldCharType="begin" w:fldLock="1"/>
      </w:r>
      <w:r w:rsidR="00775846">
        <w:instrText>ADDIN CSL_CITATION {"citationItems":[{"id":"ITEM-1","itemData":{"abstract":"This article reviews the using of the original Modal Assurance Criterion (MAC). The Modal Assurance Criterion is a statistical indicator that is most sensitive to large differences and relatively insensitive to small differences in the mode shapes. This yields a good statistic indicator and a degree of consistency between mode shapes. The MAC considers only modal shapes which mean that a separate frequency comparison must be used in conjunction with the MAC values to determine the correlated mode pairs. The MAC is often to used to pair modes shapes derived from analytical models with those obtained experimentally. It is easy to apply and does not require an estimate of the system matrices. It is bounded between 0 and 1, with 1 indicating fully consistent mode shapes. It can only indicate consistency and does not indicate validity or orthogonality. A value near 0 indicates that the modes are not consistent. ©2012 Published by Elsevier Ltd.","author":[{"dropping-particle":"","family":"Pastor","given":"M.","non-dropping-particle":"","parse-names":false,"suffix":""},{"dropping-particle":"","family":"Binda","given":"M.","non-dropping-particle":"","parse-names":false,"suffix":""},{"dropping-particle":"","family":"Harčarik","given":"T.","non-dropping-particle":"","parse-names":false,"suffix":""}],"container-title":"Procedia Engineering","id":"ITEM-1","issued":{"date-parts":[["2012"]]},"page":"543-548","title":"Modal assurance criterion","type":"paper-conference","volume":"48"},"uris":["http://www.mendeley.com/documents/?uuid=6dc8cace-2454-4f87-af5c-65aa14699377"]}],"mendeley":{"formattedCitation":"[23]","plainTextFormattedCitation":"[23]","previouslyFormattedCitation":"[23]"},"properties":{"noteIndex":0},"schema":"https://github.com/citation-style-language/schema/raw/master/csl-citation.json"}</w:instrText>
      </w:r>
      <w:r w:rsidR="001F5C51">
        <w:fldChar w:fldCharType="separate"/>
      </w:r>
      <w:r w:rsidR="001F5C51" w:rsidRPr="001F5C51">
        <w:rPr>
          <w:noProof/>
        </w:rPr>
        <w:t>[23]</w:t>
      </w:r>
      <w:r w:rsidR="001F5C51">
        <w:fldChar w:fldCharType="end"/>
      </w:r>
      <w:r w:rsidR="002434B1">
        <w:t>. También se obtienen otros parámetros como la frecuencia y la relación de amortiguamiento.</w:t>
      </w:r>
    </w:p>
    <w:p w14:paraId="11A7A140" w14:textId="77777777" w:rsidR="00C40670" w:rsidRDefault="00C40670" w:rsidP="002434B1"/>
    <w:p w14:paraId="25A1536A" w14:textId="48C00FF4" w:rsidR="008A4785" w:rsidRPr="00D6669B" w:rsidRDefault="002434B1" w:rsidP="002434B1">
      <w:r>
        <w:t xml:space="preserve">Para probar </w:t>
      </w:r>
      <w:r w:rsidR="00AD5ED7">
        <w:t>la metodología</w:t>
      </w:r>
      <w:r>
        <w:t>, en este trabajo, el método se aplica a</w:t>
      </w:r>
      <w:r w:rsidR="00FE1D55">
        <w:t xml:space="preserve"> </w:t>
      </w:r>
      <w:r>
        <w:t xml:space="preserve">datos </w:t>
      </w:r>
      <w:r w:rsidR="00FE1D55">
        <w:t xml:space="preserve">procedentes de detectores de neutrones </w:t>
      </w:r>
      <w:r w:rsidR="00B60F30">
        <w:t xml:space="preserve">de </w:t>
      </w:r>
      <w:r w:rsidR="00FE1D55">
        <w:t>reactores PWR (</w:t>
      </w:r>
      <w:proofErr w:type="spellStart"/>
      <w:r w:rsidR="00FE1D55" w:rsidRPr="00DC2B8B">
        <w:rPr>
          <w:i/>
          <w:iCs/>
        </w:rPr>
        <w:t>Pressurized</w:t>
      </w:r>
      <w:proofErr w:type="spellEnd"/>
      <w:r w:rsidR="00FE1D55" w:rsidRPr="00DC2B8B">
        <w:rPr>
          <w:i/>
          <w:iCs/>
        </w:rPr>
        <w:t xml:space="preserve"> </w:t>
      </w:r>
      <w:proofErr w:type="spellStart"/>
      <w:r w:rsidR="008A4785" w:rsidRPr="00DC2B8B">
        <w:rPr>
          <w:i/>
          <w:iCs/>
        </w:rPr>
        <w:t>Wa</w:t>
      </w:r>
      <w:r w:rsidR="00FE1D55" w:rsidRPr="00DC2B8B">
        <w:rPr>
          <w:i/>
          <w:iCs/>
        </w:rPr>
        <w:t>ter</w:t>
      </w:r>
      <w:proofErr w:type="spellEnd"/>
      <w:r w:rsidR="00FE1D55" w:rsidRPr="00DC2B8B">
        <w:rPr>
          <w:i/>
          <w:iCs/>
        </w:rPr>
        <w:t xml:space="preserve"> Reactor</w:t>
      </w:r>
      <w:r w:rsidR="00FE1D55">
        <w:t>) de diseño KWU</w:t>
      </w:r>
      <w:r w:rsidR="00D12C2F">
        <w:t>.</w:t>
      </w:r>
      <w:r w:rsidR="00FE1D55">
        <w:t xml:space="preserve"> </w:t>
      </w:r>
      <w:r w:rsidR="003E7BAE">
        <w:t>Concretamente</w:t>
      </w:r>
      <w:r w:rsidR="00B37F7F">
        <w:t xml:space="preserve"> </w:t>
      </w:r>
      <w:r w:rsidR="00B60F30">
        <w:t>se busca</w:t>
      </w:r>
      <w:r>
        <w:t xml:space="preserve"> caracterizar la región de frecuencia </w:t>
      </w:r>
      <w:r w:rsidR="00B37F7F">
        <w:t>del Beam Mode</w:t>
      </w:r>
      <w:r>
        <w:t>.</w:t>
      </w:r>
      <w:r w:rsidR="00B37F7F">
        <w:t xml:space="preserve"> </w:t>
      </w:r>
      <w:r>
        <w:t xml:space="preserve">Los resultados muestran que EFDD es capaz de </w:t>
      </w:r>
      <w:r w:rsidR="008A4785">
        <w:t>caracterizar la región del Beam Mode</w:t>
      </w:r>
      <w:r>
        <w:t xml:space="preserve"> de forma objetiva, sin suposiciones previas</w:t>
      </w:r>
      <w:r w:rsidR="00B37F7F">
        <w:t xml:space="preserve"> acerca del</w:t>
      </w:r>
      <w:r>
        <w:t xml:space="preserve"> número de resonancias en el rango de </w:t>
      </w:r>
      <w:r w:rsidR="00B37F7F">
        <w:t>interés</w:t>
      </w:r>
      <w:r w:rsidR="008A4785">
        <w:t>,</w:t>
      </w:r>
      <w:r>
        <w:t xml:space="preserve"> y teniendo en cuenta todos los detectores incore </w:t>
      </w:r>
      <w:r w:rsidR="00B37F7F">
        <w:t xml:space="preserve">de forma </w:t>
      </w:r>
      <w:r w:rsidR="008A4785">
        <w:t>simultánea</w:t>
      </w:r>
      <w:r>
        <w:t>.</w:t>
      </w:r>
      <w:r w:rsidR="008A4785">
        <w:t xml:space="preserve"> </w:t>
      </w:r>
      <w:r>
        <w:t xml:space="preserve">La aplicación de la metodología proporciona la amplitud, la relación de amortiguamiento y la frecuencia de las resonancias alrededor del </w:t>
      </w:r>
      <w:r w:rsidR="008A4785">
        <w:t xml:space="preserve">Beam Mode. </w:t>
      </w:r>
    </w:p>
    <w:p w14:paraId="473806FB" w14:textId="77777777" w:rsidR="004D396F" w:rsidRDefault="004D396F" w:rsidP="00FB73A9"/>
    <w:p w14:paraId="14A6CBD0" w14:textId="5DE59E90" w:rsidR="002434B1" w:rsidRDefault="002434B1" w:rsidP="00FB73A9"/>
    <w:p w14:paraId="4D00D666" w14:textId="69231045" w:rsidR="002434B1" w:rsidRPr="002434B1" w:rsidRDefault="002434B1" w:rsidP="00E21D86">
      <w:pPr>
        <w:pStyle w:val="Heading1"/>
      </w:pPr>
      <w:r w:rsidRPr="002434B1">
        <w:t xml:space="preserve">Análisis Modal Operacional </w:t>
      </w:r>
    </w:p>
    <w:p w14:paraId="0FD4C7E2" w14:textId="733EA9D5" w:rsidR="00040A76" w:rsidRDefault="00040A76" w:rsidP="00FB73A9"/>
    <w:p w14:paraId="3FFBB95F" w14:textId="77777777" w:rsidR="00775846" w:rsidRDefault="00040A76" w:rsidP="00FB73A9">
      <w:r w:rsidRPr="00040A76">
        <w:t>En este apartado se resume</w:t>
      </w:r>
      <w:r w:rsidR="00775846">
        <w:t>n</w:t>
      </w:r>
      <w:r w:rsidRPr="00040A76">
        <w:t xml:space="preserve"> la</w:t>
      </w:r>
      <w:r w:rsidR="003746E8">
        <w:t>s</w:t>
      </w:r>
      <w:r w:rsidRPr="00040A76">
        <w:t xml:space="preserve"> base</w:t>
      </w:r>
      <w:r w:rsidR="003746E8">
        <w:t>s</w:t>
      </w:r>
      <w:r w:rsidRPr="00040A76">
        <w:t xml:space="preserve"> teórica</w:t>
      </w:r>
      <w:r w:rsidR="003746E8">
        <w:t xml:space="preserve">s del OMA, centrándose concretamente en la técnica de </w:t>
      </w:r>
      <w:r w:rsidR="003746E8" w:rsidRPr="00040A76">
        <w:t>EFDD</w:t>
      </w:r>
      <w:r w:rsidRPr="00040A76">
        <w:t xml:space="preserve">, así </w:t>
      </w:r>
      <w:r w:rsidR="003746E8">
        <w:t>también se recogen</w:t>
      </w:r>
      <w:r w:rsidRPr="00040A76">
        <w:t xml:space="preserve"> las hipótesis de partida que permiten justificar </w:t>
      </w:r>
      <w:r w:rsidR="003746E8">
        <w:t xml:space="preserve">su </w:t>
      </w:r>
      <w:r w:rsidRPr="00040A76">
        <w:t>aplicación</w:t>
      </w:r>
      <w:r w:rsidR="007B32F5">
        <w:t xml:space="preserve"> en datos de ruido neutrónico</w:t>
      </w:r>
      <w:r w:rsidRPr="00040A76">
        <w:t>.</w:t>
      </w:r>
    </w:p>
    <w:p w14:paraId="16151A5C" w14:textId="77777777" w:rsidR="00775846" w:rsidRDefault="00775846" w:rsidP="00FB73A9"/>
    <w:p w14:paraId="46063D66" w14:textId="5B9DF98B" w:rsidR="00040A76" w:rsidRDefault="003746E8" w:rsidP="00FB73A9">
      <w:r>
        <w:t>La EFDD</w:t>
      </w:r>
      <w:r w:rsidR="00040A76" w:rsidRPr="00040A76">
        <w:t xml:space="preserve"> deriva de la </w:t>
      </w:r>
      <w:proofErr w:type="spellStart"/>
      <w:r w:rsidR="007B32F5" w:rsidRPr="007B32F5">
        <w:rPr>
          <w:i/>
          <w:iCs/>
        </w:rPr>
        <w:t>Frequency</w:t>
      </w:r>
      <w:proofErr w:type="spellEnd"/>
      <w:r w:rsidR="007B32F5" w:rsidRPr="007B32F5">
        <w:rPr>
          <w:i/>
          <w:iCs/>
        </w:rPr>
        <w:t xml:space="preserve"> </w:t>
      </w:r>
      <w:proofErr w:type="spellStart"/>
      <w:r w:rsidR="007B32F5" w:rsidRPr="007B32F5">
        <w:rPr>
          <w:i/>
          <w:iCs/>
        </w:rPr>
        <w:t>Domain</w:t>
      </w:r>
      <w:proofErr w:type="spellEnd"/>
      <w:r w:rsidR="007B32F5" w:rsidRPr="007B32F5">
        <w:rPr>
          <w:i/>
          <w:iCs/>
        </w:rPr>
        <w:t xml:space="preserve"> </w:t>
      </w:r>
      <w:proofErr w:type="spellStart"/>
      <w:r w:rsidR="007B32F5" w:rsidRPr="007B32F5">
        <w:rPr>
          <w:i/>
          <w:iCs/>
        </w:rPr>
        <w:t>Decomposition</w:t>
      </w:r>
      <w:proofErr w:type="spellEnd"/>
      <w:r w:rsidR="007B32F5" w:rsidRPr="007B32F5">
        <w:rPr>
          <w:i/>
          <w:iCs/>
        </w:rPr>
        <w:t xml:space="preserve"> </w:t>
      </w:r>
      <w:r w:rsidR="00040A76" w:rsidRPr="00040A76">
        <w:t xml:space="preserve">(FDD). </w:t>
      </w:r>
      <w:r w:rsidR="007B32F5" w:rsidRPr="00040A76">
        <w:t>A</w:t>
      </w:r>
      <w:r w:rsidR="00040A76" w:rsidRPr="00040A76">
        <w:t>mbas</w:t>
      </w:r>
      <w:r w:rsidR="007B32F5">
        <w:t xml:space="preserve"> técnicas</w:t>
      </w:r>
      <w:r w:rsidR="00040A76" w:rsidRPr="00040A76">
        <w:t xml:space="preserve"> se aplican a las funciones de respuesta de frecuencia (FRF) debido a su capacidad para detectar raíces múltiples y, por lo tanto, la posibilidad de contar el número de modos dominantes en una frecuencia determinada</w:t>
      </w:r>
      <w:r w:rsidR="00775846">
        <w:t>.</w:t>
      </w:r>
      <w:r w:rsidR="00040A76" w:rsidRPr="00040A76">
        <w:t xml:space="preserve"> </w:t>
      </w:r>
      <w:r w:rsidR="00775846">
        <w:t>S</w:t>
      </w:r>
      <w:r w:rsidR="00040A76" w:rsidRPr="00040A76">
        <w:t xml:space="preserve">in embargo, la EFDD añade un criterio denominado </w:t>
      </w:r>
      <w:r w:rsidR="00040A76" w:rsidRPr="00C41B9C">
        <w:rPr>
          <w:i/>
          <w:iCs/>
        </w:rPr>
        <w:t xml:space="preserve">Modal </w:t>
      </w:r>
      <w:proofErr w:type="spellStart"/>
      <w:r w:rsidR="00040A76" w:rsidRPr="00C41B9C">
        <w:rPr>
          <w:i/>
          <w:iCs/>
        </w:rPr>
        <w:t>Assurance</w:t>
      </w:r>
      <w:proofErr w:type="spellEnd"/>
      <w:r w:rsidR="00040A76" w:rsidRPr="00C41B9C">
        <w:rPr>
          <w:i/>
          <w:iCs/>
        </w:rPr>
        <w:t xml:space="preserve"> </w:t>
      </w:r>
      <w:proofErr w:type="spellStart"/>
      <w:r w:rsidR="00040A76" w:rsidRPr="00C41B9C">
        <w:rPr>
          <w:i/>
          <w:iCs/>
        </w:rPr>
        <w:t>Criterion</w:t>
      </w:r>
      <w:proofErr w:type="spellEnd"/>
      <w:r w:rsidR="00040A76" w:rsidRPr="00040A76">
        <w:t xml:space="preserve"> (MAC) que permite acotar el rango de frecuencia de las resonancias. Este criterio está basado en la similitud de los vectores singulares</w:t>
      </w:r>
      <w:r w:rsidR="00DC2B8B">
        <w:t xml:space="preserve"> que</w:t>
      </w:r>
      <w:r w:rsidR="00040A76" w:rsidRPr="00040A76">
        <w:t xml:space="preserve"> resultan de la </w:t>
      </w:r>
      <w:r w:rsidR="00FE0666">
        <w:t>factorización</w:t>
      </w:r>
      <w:r w:rsidR="00040A76" w:rsidRPr="00040A76">
        <w:t xml:space="preserve"> matricial</w:t>
      </w:r>
      <w:r w:rsidR="00775846">
        <w:t xml:space="preserve"> </w:t>
      </w:r>
      <w:r w:rsidR="006B22EC">
        <w:fldChar w:fldCharType="begin" w:fldLock="1"/>
      </w:r>
      <w:r w:rsidR="002C70B1">
        <w:instrText>ADDIN CSL_CITATION {"citationItems":[{"id":"ITEM-1","itemData":{"abstract":"This article reviews the using of the original Modal Assurance Criterion (MAC). The Modal Assurance Criterion is a statistical indicator that is most sensitive to large differences and relatively insensitive to small differences in the mode shapes. This yields a good statistic indicator and a degree of consistency between mode shapes. The MAC considers only modal shapes which mean that a separate frequency comparison must be used in conjunction with the MAC values to determine the correlated mode pairs. The MAC is often to used to pair modes shapes derived from analytical models with those obtained experimentally. It is easy to apply and does not require an estimate of the system matrices. It is bounded between 0 and 1, with 1 indicating fully consistent mode shapes. It can only indicate consistency and does not indicate validity or orthogonality. A value near 0 indicates that the modes are not consistent. ©2012 Published by Elsevier Ltd.","author":[{"dropping-particle":"","family":"Pastor","given":"M.","non-dropping-particle":"","parse-names":false,"suffix":""},{"dropping-particle":"","family":"Binda","given":"M.","non-dropping-particle":"","parse-names":false,"suffix":""},{"dropping-particle":"","family":"Harčarik","given":"T.","non-dropping-particle":"","parse-names":false,"suffix":""}],"container-title":"Procedia Engineering","id":"ITEM-1","issued":{"date-parts":[["2012"]]},"page":"543-548","title":"Modal assurance criterion","type":"paper-conference","volume":"48"},"uris":["http://www.mendeley.com/documents/?uuid=6dc8cace-2454-4f87-af5c-65aa14699377"]}],"mendeley":{"formattedCitation":"[23]","plainTextFormattedCitation":"[23]","previouslyFormattedCitation":"[23]"},"properties":{"noteIndex":0},"schema":"https://github.com/citation-style-language/schema/raw/master/csl-citation.json"}</w:instrText>
      </w:r>
      <w:r w:rsidR="006B22EC">
        <w:fldChar w:fldCharType="separate"/>
      </w:r>
      <w:r w:rsidR="006B22EC" w:rsidRPr="006B22EC">
        <w:rPr>
          <w:noProof/>
        </w:rPr>
        <w:t>[23]</w:t>
      </w:r>
      <w:r w:rsidR="006B22EC">
        <w:fldChar w:fldCharType="end"/>
      </w:r>
      <w:r w:rsidR="00775846">
        <w:fldChar w:fldCharType="begin" w:fldLock="1"/>
      </w:r>
      <w:r w:rsidR="006B22EC">
        <w:instrText>ADDIN CSL_CITATION {"citationItems":[{"id":"ITEM-1","itemData":{"abstract":"This book covers all aspects of operational modal analysis for civil engineering, from theoretical background to applications, including measurement hardware, software development, and data processing. In particular, this book provides an extensive description and discussion of OMA methods, their classification and relationship, and advantages and drawbacks. The authors cover both the well-established theoretical background of OMA methods and the most recent developments in the field, providing detailed examples to help the reader better understand the concepts and potentialities of the technique. Additional material is provided (data, software) to help practitioners and students become familiar with OMA. Covering a range of different aspects of OMA, always with the application in mind, the practical perspective adopted in this book makes it ideal for a wide range of readers from researchers to field engineers; graduate and undergraduate students; and technicians interested in structural dynamics, system identification, and Structural Health Monitoring","author":[{"dropping-particle":"","family":"Rainieri","given":"C.","non-dropping-particle":"","parse-names":false,"suffix":""},{"dropping-particle":"","family":"Fabbrocino","given":"G.","non-dropping-particle":"","parse-names":false,"suffix":""}],"id":"ITEM-1","issued":{"date-parts":[["2015"]]},"title":"Operational Modal Analysis of Civil Engineering Structures","type":"book"},"uris":["http://www.mendeley.com/documents/?uuid=c8d20a32-b4c1-4ca7-a0b6-7684e2b20e10"]}],"mendeley":{"formattedCitation":"[1]","plainTextFormattedCitation":"[1]","previouslyFormattedCitation":"[1]"},"properties":{"noteIndex":0},"schema":"https://github.com/citation-style-language/schema/raw/master/csl-citation.json"}</w:instrText>
      </w:r>
      <w:r w:rsidR="00775846">
        <w:fldChar w:fldCharType="separate"/>
      </w:r>
      <w:r w:rsidR="00775846" w:rsidRPr="00775846">
        <w:rPr>
          <w:noProof/>
        </w:rPr>
        <w:t>[1]</w:t>
      </w:r>
      <w:r w:rsidR="00775846">
        <w:fldChar w:fldCharType="end"/>
      </w:r>
      <w:r w:rsidR="00FE0666">
        <w:t>.</w:t>
      </w:r>
    </w:p>
    <w:p w14:paraId="7F9D782F" w14:textId="571895B7" w:rsidR="00040A76" w:rsidRDefault="00040A76" w:rsidP="00FB73A9"/>
    <w:p w14:paraId="3F052DDA" w14:textId="22BD10BE" w:rsidR="00040A76" w:rsidRDefault="00040A76" w:rsidP="00040A76">
      <w:r>
        <w:t xml:space="preserve">El enfoque de estas técnicas se basa en el hecho de que los modos se pueden estimar a partir de las densidades espectrales. Para lo cual se lleva a cabo una Descomposición en Valores Singulares (SVD) de cada una de las matrices de densidad espectral. Esta descomposición corresponde a una identificación de </w:t>
      </w:r>
      <w:r w:rsidR="00C41B9C">
        <w:t>g</w:t>
      </w:r>
      <w:r>
        <w:t xml:space="preserve">rado </w:t>
      </w:r>
      <w:r w:rsidR="00C41B9C">
        <w:t>ú</w:t>
      </w:r>
      <w:r>
        <w:t xml:space="preserve">nico de </w:t>
      </w:r>
      <w:r w:rsidR="00C41B9C">
        <w:t>l</w:t>
      </w:r>
      <w:r>
        <w:t xml:space="preserve">ibertad (SDOF) del sistema para cada valor singular. </w:t>
      </w:r>
    </w:p>
    <w:p w14:paraId="62B4F945" w14:textId="77777777" w:rsidR="00040A76" w:rsidRDefault="00040A76" w:rsidP="00040A76"/>
    <w:p w14:paraId="65346405" w14:textId="447D283E" w:rsidR="00040A76" w:rsidRDefault="00040A76" w:rsidP="00040A76">
      <w:r>
        <w:t>En términos generales, la base del análisis modal desde un punto de vista experimental es la denominada ecuación del sistema, que descrita en el dominio del tiempo queda:</w:t>
      </w:r>
    </w:p>
    <w:p w14:paraId="107DA8B2" w14:textId="3FBD63CB" w:rsidR="00040A76" w:rsidRDefault="00040A76" w:rsidP="00040A7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2"/>
        <w:gridCol w:w="925"/>
      </w:tblGrid>
      <w:tr w:rsidR="00040A76" w:rsidRPr="00040A76" w14:paraId="64DBBFED" w14:textId="77777777" w:rsidTr="00D15F26">
        <w:trPr>
          <w:jc w:val="center"/>
        </w:trPr>
        <w:tc>
          <w:tcPr>
            <w:tcW w:w="6941" w:type="dxa"/>
          </w:tcPr>
          <w:p w14:paraId="290F2D2F" w14:textId="4EE57D9C" w:rsidR="00040A76" w:rsidRPr="00040A76" w:rsidRDefault="00C41B9C" w:rsidP="00C41B9C">
            <w:pPr>
              <w:jc w:val="center"/>
              <w:rPr>
                <w:lang w:val="es-ES"/>
              </w:rPr>
            </w:pPr>
            <w:bookmarkStart w:id="2" w:name="_Hlk39224308"/>
            <m:oMathPara>
              <m:oMath>
                <m:r>
                  <w:rPr>
                    <w:rFonts w:ascii="Cambria Math"/>
                    <w:lang w:val="es-ES"/>
                  </w:rPr>
                  <m:t>y(t)=g(t)</m:t>
                </m:r>
                <m:r>
                  <w:rPr>
                    <w:rFonts w:ascii="Cambria Math" w:hAnsi="Cambria Math" w:cs="Cambria Math"/>
                    <w:lang w:val="es-ES"/>
                  </w:rPr>
                  <m:t>*</m:t>
                </m:r>
                <m:r>
                  <w:rPr>
                    <w:rFonts w:ascii="Cambria Math"/>
                    <w:lang w:val="es-ES"/>
                  </w:rPr>
                  <m:t>x(t)</m:t>
                </m:r>
              </m:oMath>
            </m:oMathPara>
          </w:p>
        </w:tc>
        <w:tc>
          <w:tcPr>
            <w:tcW w:w="1553" w:type="dxa"/>
          </w:tcPr>
          <w:p w14:paraId="46451FA4" w14:textId="4FB13615" w:rsidR="00040A76" w:rsidRPr="00040A76" w:rsidRDefault="00040A76" w:rsidP="00040A76">
            <w:pPr>
              <w:rPr>
                <w:lang w:val="es-ES"/>
              </w:rPr>
            </w:pPr>
            <w:r w:rsidRPr="00040A76">
              <w:rPr>
                <w:lang w:val="es-ES"/>
              </w:rPr>
              <w:t>(</w:t>
            </w:r>
            <w:r w:rsidR="004202A3">
              <w:rPr>
                <w:lang w:val="es-ES"/>
              </w:rPr>
              <w:t>1</w:t>
            </w:r>
            <w:r w:rsidRPr="00040A76">
              <w:rPr>
                <w:lang w:val="es-ES"/>
              </w:rPr>
              <w:t>)</w:t>
            </w:r>
          </w:p>
        </w:tc>
      </w:tr>
      <w:bookmarkEnd w:id="2"/>
    </w:tbl>
    <w:p w14:paraId="3C0BCEB9" w14:textId="2C13D95C" w:rsidR="00040A76" w:rsidRDefault="00040A76" w:rsidP="00FB73A9"/>
    <w:p w14:paraId="10867677" w14:textId="0B4B418B" w:rsidR="00040A76" w:rsidRDefault="00040A76" w:rsidP="00FB73A9"/>
    <w:p w14:paraId="63455CAC" w14:textId="09447910" w:rsidR="00275983" w:rsidRDefault="00275983" w:rsidP="00275983">
      <w:pPr>
        <w:rPr>
          <w:noProof/>
          <w:lang w:eastAsia="es-CO"/>
        </w:rPr>
      </w:pPr>
      <w:r w:rsidRPr="00040A76">
        <w:rPr>
          <w:noProof/>
          <w:lang w:eastAsia="es-CO"/>
        </w:rPr>
        <w:t xml:space="preserve">Esta expresión conecta la excitación de entrada </w:t>
      </w:r>
      <m:oMath>
        <m:r>
          <w:rPr>
            <w:rFonts w:ascii="Cambria Math"/>
            <w:lang w:val="es-ES"/>
          </w:rPr>
          <m:t>x(t)</m:t>
        </m:r>
      </m:oMath>
      <w:r w:rsidRPr="00040A76">
        <w:rPr>
          <w:noProof/>
          <w:lang w:eastAsia="es-CO"/>
        </w:rPr>
        <w:t xml:space="preserve"> con la respuesta medida del sistema </w:t>
      </w:r>
      <m:oMath>
        <m:r>
          <w:rPr>
            <w:rFonts w:ascii="Cambria Math"/>
            <w:lang w:val="es-ES"/>
          </w:rPr>
          <m:t>y(t)</m:t>
        </m:r>
      </m:oMath>
      <w:r w:rsidRPr="00040A76">
        <w:rPr>
          <w:noProof/>
          <w:lang w:eastAsia="es-CO"/>
        </w:rPr>
        <w:t xml:space="preserve"> a través de la función de respuesta al impulso (IRF) </w:t>
      </w:r>
      <m:oMath>
        <m:r>
          <w:rPr>
            <w:rFonts w:ascii="Cambria Math"/>
            <w:lang w:val="es-ES"/>
          </w:rPr>
          <m:t>g(t)</m:t>
        </m:r>
      </m:oMath>
      <w:r w:rsidRPr="00040A76">
        <w:rPr>
          <w:noProof/>
          <w:lang w:eastAsia="es-CO"/>
        </w:rPr>
        <w:t xml:space="preserve"> del sistema mediante convolución:</w:t>
      </w:r>
    </w:p>
    <w:p w14:paraId="77010E15" w14:textId="77777777" w:rsidR="00275983" w:rsidRDefault="00275983" w:rsidP="00275983">
      <w:pPr>
        <w:rPr>
          <w:noProof/>
          <w:lang w:eastAsia="es-C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7"/>
        <w:gridCol w:w="870"/>
      </w:tblGrid>
      <w:tr w:rsidR="00275983" w:rsidRPr="00040A76" w14:paraId="4BE0E302" w14:textId="77777777" w:rsidTr="005129C9">
        <w:tc>
          <w:tcPr>
            <w:tcW w:w="6941" w:type="dxa"/>
          </w:tcPr>
          <w:p w14:paraId="7E862AD2" w14:textId="74E8C64F" w:rsidR="00275983" w:rsidRPr="00040A76" w:rsidRDefault="00C41B9C" w:rsidP="00C41B9C">
            <w:pPr>
              <w:rPr>
                <w:noProof/>
                <w:lang w:val="es-ES" w:eastAsia="es-CO"/>
              </w:rPr>
            </w:pPr>
            <w:bookmarkStart w:id="3" w:name="_Hlk39224631"/>
            <m:oMathPara>
              <m:oMath>
                <m:r>
                  <w:rPr>
                    <w:rFonts w:ascii="Cambria Math"/>
                    <w:noProof/>
                    <w:lang w:val="es-ES" w:eastAsia="es-CO"/>
                  </w:rPr>
                  <m:t>[g</m:t>
                </m:r>
                <m:r>
                  <w:rPr>
                    <w:rFonts w:ascii="Cambria Math" w:hAnsi="Cambria Math" w:cs="Cambria Math"/>
                    <w:noProof/>
                    <w:lang w:val="es-ES" w:eastAsia="es-CO"/>
                  </w:rPr>
                  <m:t>*</m:t>
                </m:r>
                <m:r>
                  <w:rPr>
                    <w:rFonts w:ascii="Cambria Math"/>
                    <w:noProof/>
                    <w:lang w:val="es-ES" w:eastAsia="es-CO"/>
                  </w:rPr>
                  <m:t>x](t)=</m:t>
                </m:r>
                <m:nary>
                  <m:naryPr>
                    <m:ctrlPr>
                      <w:rPr>
                        <w:rFonts w:ascii="Cambria Math" w:hAnsi="Cambria Math"/>
                        <w:i/>
                        <w:noProof/>
                        <w:lang w:val="es-ES" w:eastAsia="es-CO"/>
                      </w:rPr>
                    </m:ctrlPr>
                  </m:naryPr>
                  <m:sub>
                    <m:r>
                      <w:rPr>
                        <w:rFonts w:ascii="Cambria Math"/>
                        <w:noProof/>
                        <w:lang w:val="es-ES" w:eastAsia="es-CO"/>
                      </w:rPr>
                      <m:t>-∞</m:t>
                    </m:r>
                  </m:sub>
                  <m:sup>
                    <m:r>
                      <w:rPr>
                        <w:rFonts w:ascii="Cambria Math"/>
                        <w:noProof/>
                        <w:lang w:val="es-ES" w:eastAsia="es-CO"/>
                      </w:rPr>
                      <m:t>∞</m:t>
                    </m:r>
                  </m:sup>
                  <m:e>
                    <m:r>
                      <w:rPr>
                        <w:rFonts w:ascii="Cambria Math"/>
                        <w:noProof/>
                        <w:lang w:val="es-ES" w:eastAsia="es-CO"/>
                      </w:rPr>
                      <m:t>g(τ)x(t</m:t>
                    </m:r>
                    <m:r>
                      <w:rPr>
                        <w:rFonts w:ascii="Cambria Math"/>
                        <w:noProof/>
                        <w:lang w:val="es-ES" w:eastAsia="es-CO"/>
                      </w:rPr>
                      <m:t>-</m:t>
                    </m:r>
                    <m:r>
                      <w:rPr>
                        <w:rFonts w:ascii="Cambria Math"/>
                        <w:noProof/>
                        <w:lang w:val="es-ES" w:eastAsia="es-CO"/>
                      </w:rPr>
                      <m:t>τ)dτ</m:t>
                    </m:r>
                  </m:e>
                </m:nary>
              </m:oMath>
            </m:oMathPara>
          </w:p>
        </w:tc>
        <w:tc>
          <w:tcPr>
            <w:tcW w:w="1553" w:type="dxa"/>
          </w:tcPr>
          <w:p w14:paraId="7C25A968" w14:textId="6A9FEB23" w:rsidR="00275983" w:rsidRPr="00040A76" w:rsidRDefault="00275983" w:rsidP="005129C9">
            <w:pPr>
              <w:rPr>
                <w:noProof/>
                <w:lang w:val="es-ES" w:eastAsia="es-CO"/>
              </w:rPr>
            </w:pPr>
            <w:r w:rsidRPr="00040A76">
              <w:rPr>
                <w:noProof/>
                <w:lang w:val="es-ES" w:eastAsia="es-CO"/>
              </w:rPr>
              <w:t>(</w:t>
            </w:r>
            <w:r w:rsidR="00E65DC9">
              <w:rPr>
                <w:noProof/>
                <w:lang w:val="es-ES" w:eastAsia="es-CO"/>
              </w:rPr>
              <w:t>2</w:t>
            </w:r>
            <w:r w:rsidRPr="00040A76">
              <w:rPr>
                <w:noProof/>
                <w:lang w:val="es-ES" w:eastAsia="es-CO"/>
              </w:rPr>
              <w:t>)</w:t>
            </w:r>
          </w:p>
        </w:tc>
      </w:tr>
      <w:bookmarkEnd w:id="3"/>
    </w:tbl>
    <w:p w14:paraId="0D7190AE" w14:textId="77777777" w:rsidR="00275983" w:rsidRDefault="00275983" w:rsidP="00275983">
      <w:pPr>
        <w:rPr>
          <w:noProof/>
          <w:lang w:eastAsia="es-CO"/>
        </w:rPr>
      </w:pPr>
    </w:p>
    <w:p w14:paraId="58C82B97" w14:textId="40057526" w:rsidR="00275983" w:rsidRDefault="00275983" w:rsidP="00275983">
      <w:pPr>
        <w:rPr>
          <w:noProof/>
          <w:lang w:eastAsia="es-CO"/>
        </w:rPr>
      </w:pPr>
      <w:r w:rsidRPr="00275983">
        <w:rPr>
          <w:noProof/>
          <w:lang w:eastAsia="es-CO"/>
        </w:rPr>
        <w:t xml:space="preserve">Donde </w:t>
      </w:r>
      <m:oMath>
        <m:r>
          <w:rPr>
            <w:rFonts w:ascii="Cambria Math"/>
            <w:noProof/>
            <w:lang w:val="es-ES" w:eastAsia="es-CO"/>
          </w:rPr>
          <m:t>t</m:t>
        </m:r>
      </m:oMath>
      <w:r w:rsidRPr="00275983">
        <w:rPr>
          <w:noProof/>
          <w:lang w:eastAsia="es-CO"/>
        </w:rPr>
        <w:t xml:space="preserve"> es la variable de tiempo integrada de –∞ a +∞. La convolución se puede interpretar como el nivel de superposición que tienen dos funciones a medida que se desplazan una sobre la otra. En el caso de entradas y salidas multidimensionales, </w:t>
      </w:r>
      <m:oMath>
        <m:r>
          <w:rPr>
            <w:rFonts w:ascii="Cambria Math"/>
            <w:noProof/>
            <w:lang w:val="es-ES" w:eastAsia="es-CO"/>
          </w:rPr>
          <m:t>g(t)</m:t>
        </m:r>
      </m:oMath>
      <w:r w:rsidR="00493C67">
        <w:rPr>
          <w:rFonts w:eastAsiaTheme="minorEastAsia"/>
          <w:noProof/>
          <w:lang w:val="es-ES" w:eastAsia="es-CO"/>
        </w:rPr>
        <w:t xml:space="preserve"> </w:t>
      </w:r>
      <w:r w:rsidRPr="00275983">
        <w:rPr>
          <w:noProof/>
          <w:lang w:eastAsia="es-CO"/>
        </w:rPr>
        <w:t>es una matriz de IRF</w:t>
      </w:r>
      <w:r w:rsidR="00493C67">
        <w:rPr>
          <w:noProof/>
          <w:lang w:eastAsia="es-CO"/>
        </w:rPr>
        <w:t>s</w:t>
      </w:r>
      <w:r w:rsidRPr="00275983">
        <w:rPr>
          <w:noProof/>
          <w:lang w:eastAsia="es-CO"/>
        </w:rPr>
        <w:t>.</w:t>
      </w:r>
    </w:p>
    <w:p w14:paraId="123D2B88" w14:textId="47FA65E7" w:rsidR="00275983" w:rsidRDefault="00275983" w:rsidP="00275983">
      <w:pPr>
        <w:rPr>
          <w:noProof/>
          <w:lang w:eastAsia="es-CO"/>
        </w:rPr>
      </w:pPr>
    </w:p>
    <w:p w14:paraId="6C242888" w14:textId="66B356DE" w:rsidR="00275983" w:rsidRDefault="00493C67" w:rsidP="00275983">
      <w:pPr>
        <w:rPr>
          <w:noProof/>
          <w:lang w:eastAsia="es-CO"/>
        </w:rPr>
      </w:pPr>
      <w:r>
        <w:rPr>
          <w:noProof/>
          <w:lang w:eastAsia="es-CO"/>
        </w:rPr>
        <w:t>Se requieren algunas suposiciones</w:t>
      </w:r>
      <w:r w:rsidR="00275983" w:rsidRPr="00275983">
        <w:rPr>
          <w:noProof/>
          <w:lang w:eastAsia="es-CO"/>
        </w:rPr>
        <w:t xml:space="preserve"> sobre la ent</w:t>
      </w:r>
      <w:r>
        <w:rPr>
          <w:noProof/>
          <w:lang w:eastAsia="es-CO"/>
        </w:rPr>
        <w:t>rada</w:t>
      </w:r>
      <w:r w:rsidR="001C4D30">
        <w:rPr>
          <w:noProof/>
          <w:lang w:eastAsia="es-CO"/>
        </w:rPr>
        <w:t>.</w:t>
      </w:r>
      <w:r w:rsidR="00275983" w:rsidRPr="00275983">
        <w:rPr>
          <w:noProof/>
          <w:lang w:eastAsia="es-CO"/>
        </w:rPr>
        <w:t xml:space="preserve"> </w:t>
      </w:r>
      <w:r w:rsidR="001C4D30">
        <w:rPr>
          <w:noProof/>
          <w:lang w:eastAsia="es-CO"/>
        </w:rPr>
        <w:t>S</w:t>
      </w:r>
      <w:r w:rsidR="00275983" w:rsidRPr="00275983">
        <w:rPr>
          <w:noProof/>
          <w:lang w:eastAsia="es-CO"/>
        </w:rPr>
        <w:t>i la entrada es ruido blanco, las ecuaciones se simplifican, pero esto rara vez es el caso</w:t>
      </w:r>
      <w:r>
        <w:rPr>
          <w:noProof/>
          <w:lang w:eastAsia="es-CO"/>
        </w:rPr>
        <w:t>,</w:t>
      </w:r>
      <w:r w:rsidR="00275983" w:rsidRPr="00275983">
        <w:rPr>
          <w:noProof/>
          <w:lang w:eastAsia="es-CO"/>
        </w:rPr>
        <w:t xml:space="preserve"> ya que la excitación a menudo tiene una distribución espectral propia. Además, en las señales de los detectores es habitual observar ruidos y eventuales armónicos espurios debidos a equipos rotatorios. Así, en el caso general, se supone que el sistema o estructura en estudio es excitado por fuerzas desconocidas que son la salida del llamado sistema de excitación c</w:t>
      </w:r>
      <w:r>
        <w:rPr>
          <w:noProof/>
          <w:lang w:eastAsia="es-CO"/>
        </w:rPr>
        <w:t>ompuesto</w:t>
      </w:r>
      <w:r w:rsidR="00275983" w:rsidRPr="00275983">
        <w:rPr>
          <w:noProof/>
          <w:lang w:eastAsia="es-CO"/>
        </w:rPr>
        <w:t xml:space="preserve"> por ruido blanco gaussiano estacionario de media cero. Con estas suposiciones, la respuesta medida puede ser interpretada como la salida del sistema combinado en serie, constituido por el sistema de excitación y la estructura. La Figura 1 esquematiza lo anterior.</w:t>
      </w:r>
    </w:p>
    <w:p w14:paraId="3729CEAF" w14:textId="740B577B" w:rsidR="00275983" w:rsidRDefault="009C2C93" w:rsidP="00275983">
      <w:pPr>
        <w:rPr>
          <w:noProof/>
          <w:lang w:eastAsia="es-CO"/>
        </w:rPr>
      </w:pPr>
      <w:r>
        <w:rPr>
          <w:noProof/>
        </w:rPr>
        <mc:AlternateContent>
          <mc:Choice Requires="wps">
            <w:drawing>
              <wp:anchor distT="0" distB="0" distL="114300" distR="114300" simplePos="0" relativeHeight="251671552" behindDoc="0" locked="0" layoutInCell="1" allowOverlap="1" wp14:anchorId="14DC3A4D" wp14:editId="4BADC7EB">
                <wp:simplePos x="0" y="0"/>
                <wp:positionH relativeFrom="column">
                  <wp:posOffset>8255</wp:posOffset>
                </wp:positionH>
                <wp:positionV relativeFrom="paragraph">
                  <wp:posOffset>1046480</wp:posOffset>
                </wp:positionV>
                <wp:extent cx="2853055" cy="584835"/>
                <wp:effectExtent l="0" t="0" r="4445" b="5715"/>
                <wp:wrapTopAndBottom/>
                <wp:docPr id="30" name="Text Box 30"/>
                <wp:cNvGraphicFramePr/>
                <a:graphic xmlns:a="http://schemas.openxmlformats.org/drawingml/2006/main">
                  <a:graphicData uri="http://schemas.microsoft.com/office/word/2010/wordprocessingShape">
                    <wps:wsp>
                      <wps:cNvSpPr txBox="1"/>
                      <wps:spPr>
                        <a:xfrm>
                          <a:off x="0" y="0"/>
                          <a:ext cx="2853055" cy="584835"/>
                        </a:xfrm>
                        <a:prstGeom prst="rect">
                          <a:avLst/>
                        </a:prstGeom>
                        <a:solidFill>
                          <a:prstClr val="white"/>
                        </a:solidFill>
                        <a:ln>
                          <a:noFill/>
                        </a:ln>
                      </wps:spPr>
                      <wps:txbx>
                        <w:txbxContent>
                          <w:p w14:paraId="08B11B02" w14:textId="79F5CCFC" w:rsidR="009C2C93" w:rsidRPr="00E741B7" w:rsidRDefault="009C2C93" w:rsidP="00E741B7">
                            <w:pPr>
                              <w:pStyle w:val="Caption"/>
                            </w:pPr>
                            <w:r w:rsidRPr="00E741B7">
                              <w:t xml:space="preserve">Figura </w:t>
                            </w:r>
                            <w:fldSimple w:instr=" SEQ Figura \* ARABIC ">
                              <w:r w:rsidR="004F1959" w:rsidRPr="00E741B7">
                                <w:t>1</w:t>
                              </w:r>
                            </w:fldSimple>
                            <w:r w:rsidRPr="00E741B7">
                              <w:t xml:space="preserve">: Esquema que explica el sistema combinado en serie </w:t>
                            </w:r>
                            <w:r w:rsidR="008C1058" w:rsidRPr="00E741B7">
                              <w:t>en la metodología OMA</w:t>
                            </w:r>
                            <w:r w:rsidR="008C1058">
                              <w:t>.</w:t>
                            </w:r>
                            <w:r w:rsidR="008C1058">
                              <w:t xml:space="preserve"> </w:t>
                            </w:r>
                            <w:r w:rsidR="008C1058">
                              <w:t>C</w:t>
                            </w:r>
                            <w:r w:rsidRPr="00E741B7">
                              <w:t xml:space="preserve">onstituido </w:t>
                            </w:r>
                            <w:r w:rsidR="008C1058">
                              <w:t xml:space="preserve">a la izquierda por </w:t>
                            </w:r>
                            <w:r w:rsidRPr="00E741B7">
                              <w:t>el sistema de excitación y</w:t>
                            </w:r>
                            <w:r w:rsidR="008C1058">
                              <w:t xml:space="preserve"> a</w:t>
                            </w:r>
                            <w:r w:rsidRPr="00E741B7">
                              <w:t xml:space="preserve"> la </w:t>
                            </w:r>
                            <w:r w:rsidR="008C1058">
                              <w:t xml:space="preserve">derecha la </w:t>
                            </w:r>
                            <w:r w:rsidRPr="00E741B7">
                              <w:t xml:space="preserve">estructura </w:t>
                            </w:r>
                            <w:r w:rsidR="00E741B7" w:rsidRPr="00E741B7">
                              <w:fldChar w:fldCharType="begin" w:fldLock="1"/>
                            </w:r>
                            <w:r w:rsidR="00E741B7" w:rsidRPr="00E741B7">
                              <w:instrText>ADDIN CSL_CITATION {"citationItems":[{"id":"ITEM-1","itemData":{"abstract":"This book covers all aspects of operational modal analysis for civil engineering, from theoretical background to applications, including measurement hardware, software development, and data processing. In particular, this book provides an extensive description and discussion of OMA methods, their classification and relationship, and advantages and drawbacks. The authors cover both the well-established theoretical background of OMA methods and the most recent developments in the field, providing detailed examples to help the reader better understand the concepts and potentialities of the technique. Additional material is provided (data, software) to help practitioners and students become familiar with OMA. Covering a range of different aspects of OMA, always with the application in mind, the practical perspective adopted in this book makes it ideal for a wide range of readers from researchers to field engineers; graduate and undergraduate students; and technicians interested in structural dynamics, system identification, and Structural Health Monitoring","author":[{"dropping-particle":"","family":"Rainieri","given":"C.","non-dropping-particle":"","parse-names":false,"suffix":""},{"dropping-particle":"","family":"Fabbrocino","given":"G.","non-dropping-particle":"","parse-names":false,"suffix":""}],"id":"ITEM-1","issued":{"date-parts":[["2015"]]},"title":"Operational Modal Analysis of Civil Engineering Structures","type":"book"},"uris":["http://www.mendeley.com/documents/?uuid=c8d20a32-b4c1-4ca7-a0b6-7684e2b20e10"]}],"mendeley":{"formattedCitation":"[1]","plainTextFormattedCitation":"[1]","previouslyFormattedCitation":"[1]"},"properties":{"noteIndex":0},"schema":"https://github.com/citation-style-language/schema/raw/master/csl-citation.json"}</w:instrText>
                            </w:r>
                            <w:r w:rsidR="00E741B7" w:rsidRPr="00E741B7">
                              <w:fldChar w:fldCharType="separate"/>
                            </w:r>
                            <w:r w:rsidR="00E741B7" w:rsidRPr="00E741B7">
                              <w:rPr>
                                <w:noProof/>
                              </w:rPr>
                              <w:t>[1]</w:t>
                            </w:r>
                            <w:r w:rsidR="00E741B7" w:rsidRPr="00E741B7">
                              <w:fldChar w:fldCharType="end"/>
                            </w:r>
                            <w:r w:rsidR="008C105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4DC3A4D" id="_x0000_t202" coordsize="21600,21600" o:spt="202" path="m,l,21600r21600,l21600,xe">
                <v:stroke joinstyle="miter"/>
                <v:path gradientshapeok="t" o:connecttype="rect"/>
              </v:shapetype>
              <v:shape id="Text Box 30" o:spid="_x0000_s1026" type="#_x0000_t202" style="position:absolute;left:0;text-align:left;margin-left:.65pt;margin-top:82.4pt;width:224.65pt;height:46.0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" stroked="f">
                <v:textbox inset="0,0,0,0">
                  <w:txbxContent>
                    <w:p w14:paraId="08B11B02" w14:textId="79F5CCFC" w:rsidR="009C2C93" w:rsidRPr="00E741B7" w:rsidRDefault="009C2C93" w:rsidP="00E741B7">
                      <w:pPr>
                        <w:pStyle w:val="Caption"/>
                      </w:pPr>
                      <w:r w:rsidRPr="00E741B7">
                        <w:t xml:space="preserve">Figura </w:t>
                      </w:r>
                      <w:fldSimple w:instr=" SEQ Figura \* ARABIC ">
                        <w:r w:rsidR="004F1959" w:rsidRPr="00E741B7">
                          <w:t>1</w:t>
                        </w:r>
                      </w:fldSimple>
                      <w:r w:rsidRPr="00E741B7">
                        <w:t xml:space="preserve">: Esquema que explica el sistema combinado en serie </w:t>
                      </w:r>
                      <w:r w:rsidR="008C1058" w:rsidRPr="00E741B7">
                        <w:t>en la metodología OMA</w:t>
                      </w:r>
                      <w:r w:rsidR="008C1058">
                        <w:t>.</w:t>
                      </w:r>
                      <w:r w:rsidR="008C1058">
                        <w:t xml:space="preserve"> </w:t>
                      </w:r>
                      <w:r w:rsidR="008C1058">
                        <w:t>C</w:t>
                      </w:r>
                      <w:r w:rsidRPr="00E741B7">
                        <w:t xml:space="preserve">onstituido </w:t>
                      </w:r>
                      <w:r w:rsidR="008C1058">
                        <w:t xml:space="preserve">a la izquierda por </w:t>
                      </w:r>
                      <w:r w:rsidRPr="00E741B7">
                        <w:t>el sistema de excitación y</w:t>
                      </w:r>
                      <w:r w:rsidR="008C1058">
                        <w:t xml:space="preserve"> a</w:t>
                      </w:r>
                      <w:r w:rsidRPr="00E741B7">
                        <w:t xml:space="preserve"> la </w:t>
                      </w:r>
                      <w:r w:rsidR="008C1058">
                        <w:t xml:space="preserve">derecha la </w:t>
                      </w:r>
                      <w:r w:rsidRPr="00E741B7">
                        <w:t xml:space="preserve">estructura </w:t>
                      </w:r>
                      <w:r w:rsidR="00E741B7" w:rsidRPr="00E741B7">
                        <w:fldChar w:fldCharType="begin" w:fldLock="1"/>
                      </w:r>
                      <w:r w:rsidR="00E741B7" w:rsidRPr="00E741B7">
                        <w:instrText>ADDIN CSL_CITATION {"citationItems":[{"id":"ITEM-1","itemData":{"abstract":"This book covers all aspects of operational modal analysis for civil engineering, from theoretical background to applications, including measurement hardware, software development, and data processing. In particular, this book provides an extensive description and discussion of OMA methods, their classification and relationship, and advantages and drawbacks. The authors cover both the well-established theoretical background of OMA methods and the most recent developments in the field, providing detailed examples to help the reader better understand the concepts and potentialities of the technique. Additional material is provided (data, software) to help practitioners and students become familiar with OMA. Covering a range of different aspects of OMA, always with the application in mind, the practical perspective adopted in this book makes it ideal for a wide range of readers from researchers to field engineers; graduate and undergraduate students; and technicians interested in structural dynamics, system identification, and Structural Health Monitoring","author":[{"dropping-particle":"","family":"Rainieri","given":"C.","non-dropping-particle":"","parse-names":false,"suffix":""},{"dropping-particle":"","family":"Fabbrocino","given":"G.","non-dropping-particle":"","parse-names":false,"suffix":""}],"id":"ITEM-1","issued":{"date-parts":[["2015"]]},"title":"Operational Modal Analysis of Civil Engineering Structures","type":"book"},"uris":["http://www.mendeley.com/documents/?uuid=c8d20a32-b4c1-4ca7-a0b6-7684e2b20e10"]}],"mendeley":{"formattedCitation":"[1]","plainTextFormattedCitation":"[1]","previouslyFormattedCitation":"[1]"},"properties":{"noteIndex":0},"schema":"https://github.com/citation-style-language/schema/raw/master/csl-citation.json"}</w:instrText>
                      </w:r>
                      <w:r w:rsidR="00E741B7" w:rsidRPr="00E741B7">
                        <w:fldChar w:fldCharType="separate"/>
                      </w:r>
                      <w:r w:rsidR="00E741B7" w:rsidRPr="00E741B7">
                        <w:rPr>
                          <w:noProof/>
                        </w:rPr>
                        <w:t>[1]</w:t>
                      </w:r>
                      <w:r w:rsidR="00E741B7" w:rsidRPr="00E741B7">
                        <w:fldChar w:fldCharType="end"/>
                      </w:r>
                      <w:r w:rsidR="008C1058">
                        <w:t>.</w:t>
                      </w:r>
                    </w:p>
                  </w:txbxContent>
                </v:textbox>
                <w10:wrap type="topAndBottom"/>
              </v:shape>
            </w:pict>
          </mc:Fallback>
        </mc:AlternateContent>
      </w:r>
      <w:r>
        <w:rPr>
          <w:noProof/>
          <w:lang w:eastAsia="es-CO"/>
        </w:rPr>
        <w:drawing>
          <wp:anchor distT="0" distB="0" distL="114300" distR="114300" simplePos="0" relativeHeight="251669504" behindDoc="0" locked="0" layoutInCell="1" allowOverlap="1" wp14:anchorId="49BD9E99" wp14:editId="64DB523E">
            <wp:simplePos x="0" y="0"/>
            <wp:positionH relativeFrom="column">
              <wp:posOffset>138430</wp:posOffset>
            </wp:positionH>
            <wp:positionV relativeFrom="paragraph">
              <wp:posOffset>241935</wp:posOffset>
            </wp:positionV>
            <wp:extent cx="2711450" cy="830580"/>
            <wp:effectExtent l="0" t="0" r="0"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915" b="31522"/>
                    <a:stretch/>
                  </pic:blipFill>
                  <pic:spPr bwMode="auto">
                    <a:xfrm>
                      <a:off x="0" y="0"/>
                      <a:ext cx="2711450" cy="830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051F00" w14:textId="72DF3EE9" w:rsidR="00275983" w:rsidRDefault="00275983" w:rsidP="00275983">
      <w:pPr>
        <w:rPr>
          <w:noProof/>
          <w:lang w:eastAsia="es-CO"/>
        </w:rPr>
      </w:pPr>
    </w:p>
    <w:p w14:paraId="23C45C49" w14:textId="7F0A1F7A" w:rsidR="00275983" w:rsidRDefault="00275983" w:rsidP="00275983">
      <w:pPr>
        <w:rPr>
          <w:noProof/>
          <w:lang w:eastAsia="es-CO"/>
        </w:rPr>
      </w:pPr>
      <w:r w:rsidRPr="00275983">
        <w:rPr>
          <w:noProof/>
          <w:lang w:eastAsia="es-CO"/>
        </w:rPr>
        <w:t>Por medio de la transformada de Fourier, la ecuación (1) pasa a definirse en el dominio de la frecuencia:</w:t>
      </w:r>
    </w:p>
    <w:p w14:paraId="4895831A" w14:textId="6B5A5E15" w:rsidR="00040A76" w:rsidRDefault="00040A76" w:rsidP="00FB73A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8"/>
        <w:gridCol w:w="859"/>
      </w:tblGrid>
      <w:tr w:rsidR="00255FAA" w:rsidRPr="00255FAA" w14:paraId="67A0DD2A" w14:textId="77777777" w:rsidTr="00D15F26">
        <w:tc>
          <w:tcPr>
            <w:tcW w:w="6941" w:type="dxa"/>
          </w:tcPr>
          <w:p w14:paraId="3C6EAE73" w14:textId="4B55477D" w:rsidR="00255FAA" w:rsidRPr="00255FAA" w:rsidRDefault="00255FAA" w:rsidP="00255FAA">
            <w:pPr>
              <w:rPr>
                <w:lang w:val="es-ES"/>
              </w:rPr>
            </w:pPr>
            <w:bookmarkStart w:id="4" w:name="_Hlk39225298"/>
            <m:oMathPara>
              <m:oMath>
                <m:r>
                  <w:rPr>
                    <w:rFonts w:ascii="Cambria Math"/>
                    <w:lang w:val="es-ES"/>
                  </w:rPr>
                  <m:t>Y(jω)=H(jω)X(jω)</m:t>
                </m:r>
              </m:oMath>
            </m:oMathPara>
          </w:p>
        </w:tc>
        <w:tc>
          <w:tcPr>
            <w:tcW w:w="1553" w:type="dxa"/>
          </w:tcPr>
          <w:p w14:paraId="7D274C23" w14:textId="3FF9B5BD" w:rsidR="00255FAA" w:rsidRPr="00255FAA" w:rsidRDefault="00255FAA" w:rsidP="00255FAA">
            <w:pPr>
              <w:rPr>
                <w:lang w:val="es-ES"/>
              </w:rPr>
            </w:pPr>
            <w:r w:rsidRPr="00255FAA">
              <w:rPr>
                <w:lang w:val="es-ES"/>
              </w:rPr>
              <w:t>(</w:t>
            </w:r>
            <w:r w:rsidR="00E65DC9">
              <w:rPr>
                <w:lang w:val="es-ES"/>
              </w:rPr>
              <w:t>3</w:t>
            </w:r>
            <w:r w:rsidRPr="00255FAA">
              <w:rPr>
                <w:lang w:val="es-ES"/>
              </w:rPr>
              <w:t>)</w:t>
            </w:r>
          </w:p>
        </w:tc>
      </w:tr>
      <w:bookmarkEnd w:id="4"/>
    </w:tbl>
    <w:p w14:paraId="5891C5B4" w14:textId="77777777" w:rsidR="00255FAA" w:rsidRDefault="00255FAA" w:rsidP="00FB73A9"/>
    <w:p w14:paraId="7E4AE28C" w14:textId="6801FB11" w:rsidR="00275983" w:rsidRDefault="00275983" w:rsidP="00275983">
      <w:r>
        <w:t xml:space="preserve">Donde </w:t>
      </w:r>
      <m:oMath>
        <m:r>
          <w:rPr>
            <w:rFonts w:ascii="Cambria Math"/>
            <w:lang w:val="es-ES"/>
          </w:rPr>
          <m:t>H</m:t>
        </m:r>
        <m:d>
          <m:dPr>
            <m:ctrlPr>
              <w:rPr>
                <w:rFonts w:ascii="Cambria Math" w:hAnsi="Cambria Math"/>
                <w:i/>
                <w:lang w:val="es-ES"/>
              </w:rPr>
            </m:ctrlPr>
          </m:dPr>
          <m:e>
            <m:r>
              <w:rPr>
                <w:rFonts w:ascii="Cambria Math"/>
                <w:lang w:val="es-ES"/>
              </w:rPr>
              <m:t>jω</m:t>
            </m:r>
          </m:e>
        </m:d>
      </m:oMath>
      <w:r w:rsidR="00255FAA">
        <w:rPr>
          <w:rFonts w:eastAsiaTheme="minorEastAsia"/>
          <w:lang w:val="es-ES"/>
        </w:rPr>
        <w:t xml:space="preserve"> </w:t>
      </w:r>
      <w:r>
        <w:t>contiene el conjunto de Funciones de Respuesta en Frecuencia (</w:t>
      </w:r>
      <w:proofErr w:type="spellStart"/>
      <w:r>
        <w:t>FRFs</w:t>
      </w:r>
      <w:proofErr w:type="spellEnd"/>
      <w:r>
        <w:t xml:space="preserve">) del sistema. Cuando se conocen tanto la entrada </w:t>
      </w:r>
      <m:oMath>
        <m:r>
          <w:rPr>
            <w:rFonts w:ascii="Cambria Math"/>
            <w:lang w:val="es-ES"/>
          </w:rPr>
          <m:t>X(jω)</m:t>
        </m:r>
      </m:oMath>
      <w:r>
        <w:t xml:space="preserve"> como la salida</w:t>
      </w:r>
      <w:r w:rsidR="00255FAA">
        <w:t xml:space="preserve"> </w:t>
      </w:r>
      <m:oMath>
        <m:r>
          <w:rPr>
            <w:rFonts w:ascii="Cambria Math"/>
            <w:lang w:val="es-ES"/>
          </w:rPr>
          <w:lastRenderedPageBreak/>
          <m:t>Y(jω)</m:t>
        </m:r>
      </m:oMath>
      <w:r>
        <w:t xml:space="preserve">, los FRF se pueden calcular y utilizar directamente para la extracción del modelo. Dado que   </w:t>
      </w:r>
      <w:r w:rsidR="000507CA">
        <w:t xml:space="preserve">en el OMA no </w:t>
      </w:r>
      <w:r>
        <w:t>se conoce</w:t>
      </w:r>
      <w:r w:rsidR="000507CA">
        <w:t>n</w:t>
      </w:r>
      <w:r>
        <w:t>, es necesario realizar más suposiciones y desarrollo matemático.</w:t>
      </w:r>
      <w:r w:rsidR="000507CA">
        <w:t xml:space="preserve"> </w:t>
      </w:r>
      <w:r>
        <w:t>Análogamente, la ecuación (1) se puede expresar en términos de densidades espectrales de potencia:</w:t>
      </w:r>
    </w:p>
    <w:p w14:paraId="2E85847D" w14:textId="533869DA" w:rsidR="00275983" w:rsidRDefault="00275983" w:rsidP="00275983"/>
    <w:tbl>
      <w:tblPr>
        <w:tblStyle w:val="TableGrid"/>
        <w:tblW w:w="45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4"/>
        <w:gridCol w:w="830"/>
      </w:tblGrid>
      <w:tr w:rsidR="00275983" w:rsidRPr="00275983" w14:paraId="581AB526" w14:textId="77777777" w:rsidTr="00275983">
        <w:trPr>
          <w:trHeight w:val="517"/>
        </w:trPr>
        <w:tc>
          <w:tcPr>
            <w:tcW w:w="3714" w:type="dxa"/>
          </w:tcPr>
          <w:bookmarkStart w:id="5" w:name="_Hlk39241510"/>
          <w:p w14:paraId="12731BDB" w14:textId="227B763A" w:rsidR="00275983" w:rsidRPr="00275983" w:rsidRDefault="00034236" w:rsidP="00C41B9C">
            <w:pPr>
              <w:rPr>
                <w:lang w:val="es-ES"/>
              </w:rPr>
            </w:pPr>
            <m:oMathPara>
              <m:oMath>
                <m:sSub>
                  <m:sSubPr>
                    <m:ctrlPr>
                      <w:rPr>
                        <w:rFonts w:ascii="Cambria Math" w:hAnsi="Cambria Math"/>
                        <w:i/>
                        <w:lang w:val="es-ES"/>
                      </w:rPr>
                    </m:ctrlPr>
                  </m:sSubPr>
                  <m:e>
                    <m:r>
                      <w:rPr>
                        <w:rFonts w:ascii="Cambria Math"/>
                        <w:lang w:val="es-ES"/>
                      </w:rPr>
                      <m:t>G</m:t>
                    </m:r>
                  </m:e>
                  <m:sub>
                    <m:r>
                      <w:rPr>
                        <w:rFonts w:ascii="Cambria Math"/>
                        <w:lang w:val="es-ES"/>
                      </w:rPr>
                      <m:t>yy</m:t>
                    </m:r>
                  </m:sub>
                </m:sSub>
                <m:r>
                  <w:rPr>
                    <w:rFonts w:ascii="Cambria Math"/>
                    <w:lang w:val="es-ES"/>
                  </w:rPr>
                  <m:t>(jω)=</m:t>
                </m:r>
                <m:sSup>
                  <m:sSupPr>
                    <m:ctrlPr>
                      <w:rPr>
                        <w:rFonts w:ascii="Cambria Math" w:hAnsi="Cambria Math"/>
                        <w:i/>
                        <w:lang w:val="es-ES"/>
                      </w:rPr>
                    </m:ctrlPr>
                  </m:sSupPr>
                  <m:e>
                    <m:d>
                      <m:dPr>
                        <m:begChr m:val="|"/>
                        <m:endChr m:val="|"/>
                        <m:ctrlPr>
                          <w:rPr>
                            <w:rFonts w:ascii="Cambria Math" w:hAnsi="Cambria Math"/>
                            <w:i/>
                            <w:lang w:val="es-ES"/>
                          </w:rPr>
                        </m:ctrlPr>
                      </m:dPr>
                      <m:e>
                        <m:r>
                          <w:rPr>
                            <w:rFonts w:ascii="Cambria Math"/>
                            <w:lang w:val="es-ES"/>
                          </w:rPr>
                          <m:t>H(jω)</m:t>
                        </m:r>
                      </m:e>
                    </m:d>
                  </m:e>
                  <m:sup>
                    <m:r>
                      <w:rPr>
                        <w:rFonts w:ascii="Cambria Math"/>
                        <w:lang w:val="es-ES"/>
                      </w:rPr>
                      <m:t>2</m:t>
                    </m:r>
                  </m:sup>
                </m:sSup>
                <m:sSub>
                  <m:sSubPr>
                    <m:ctrlPr>
                      <w:rPr>
                        <w:rFonts w:ascii="Cambria Math" w:hAnsi="Cambria Math"/>
                        <w:i/>
                        <w:lang w:val="es-ES"/>
                      </w:rPr>
                    </m:ctrlPr>
                  </m:sSubPr>
                  <m:e>
                    <m:r>
                      <w:rPr>
                        <w:rFonts w:ascii="Cambria Math"/>
                        <w:lang w:val="es-ES"/>
                      </w:rPr>
                      <m:t>G</m:t>
                    </m:r>
                  </m:e>
                  <m:sub>
                    <m:r>
                      <w:rPr>
                        <w:rFonts w:ascii="Cambria Math"/>
                        <w:lang w:val="es-ES"/>
                      </w:rPr>
                      <m:t>xx</m:t>
                    </m:r>
                  </m:sub>
                </m:sSub>
                <m:r>
                  <w:rPr>
                    <w:rFonts w:ascii="Cambria Math"/>
                    <w:lang w:val="es-ES"/>
                  </w:rPr>
                  <m:t>(jω)</m:t>
                </m:r>
              </m:oMath>
            </m:oMathPara>
          </w:p>
        </w:tc>
        <w:tc>
          <w:tcPr>
            <w:tcW w:w="830" w:type="dxa"/>
          </w:tcPr>
          <w:p w14:paraId="65005070" w14:textId="0CAB8933" w:rsidR="00275983" w:rsidRPr="00275983" w:rsidRDefault="00275983" w:rsidP="00275983">
            <w:pPr>
              <w:rPr>
                <w:lang w:val="es-ES"/>
              </w:rPr>
            </w:pPr>
            <w:r w:rsidRPr="00275983">
              <w:rPr>
                <w:lang w:val="es-ES"/>
              </w:rPr>
              <w:t>(</w:t>
            </w:r>
            <w:r w:rsidR="00E65DC9">
              <w:rPr>
                <w:lang w:val="es-ES"/>
              </w:rPr>
              <w:t>4</w:t>
            </w:r>
            <w:r w:rsidRPr="00275983">
              <w:rPr>
                <w:lang w:val="es-ES"/>
              </w:rPr>
              <w:t>)</w:t>
            </w:r>
          </w:p>
        </w:tc>
      </w:tr>
      <w:bookmarkEnd w:id="5"/>
    </w:tbl>
    <w:p w14:paraId="3641C41C" w14:textId="77777777" w:rsidR="00275983" w:rsidRDefault="00275983" w:rsidP="00275983"/>
    <w:p w14:paraId="130F4463" w14:textId="3B14FC8E" w:rsidR="00275983" w:rsidRDefault="00275983" w:rsidP="00275983">
      <w:r>
        <w:t xml:space="preserve">Donde </w:t>
      </w:r>
      <m:oMath>
        <m:sSub>
          <m:sSubPr>
            <m:ctrlPr>
              <w:rPr>
                <w:rFonts w:ascii="Cambria Math" w:hAnsi="Cambria Math"/>
                <w:i/>
              </w:rPr>
            </m:ctrlPr>
          </m:sSubPr>
          <m:e>
            <m:r>
              <w:rPr>
                <w:rFonts w:ascii="Cambria Math"/>
              </w:rPr>
              <m:t>G</m:t>
            </m:r>
          </m:e>
          <m:sub>
            <m:r>
              <w:rPr>
                <w:rFonts w:ascii="Cambria Math"/>
              </w:rPr>
              <m:t>yy</m:t>
            </m:r>
          </m:sub>
        </m:sSub>
      </m:oMath>
      <w:r>
        <w:t xml:space="preserve"> y  </w:t>
      </w:r>
      <m:oMath>
        <m:sSub>
          <m:sSubPr>
            <m:ctrlPr>
              <w:rPr>
                <w:rFonts w:ascii="Cambria Math" w:hAnsi="Cambria Math"/>
                <w:i/>
              </w:rPr>
            </m:ctrlPr>
          </m:sSubPr>
          <m:e>
            <m:r>
              <w:rPr>
                <w:rFonts w:ascii="Cambria Math"/>
              </w:rPr>
              <m:t>G</m:t>
            </m:r>
          </m:e>
          <m:sub>
            <m:r>
              <w:rPr>
                <w:rFonts w:ascii="Cambria Math"/>
              </w:rPr>
              <m:t>xx</m:t>
            </m:r>
          </m:sub>
        </m:sSub>
      </m:oMath>
      <w:r>
        <w:t xml:space="preserve"> son la densidad espectral de potencia (PSD) de la salida y la entrada respectivamente. La PSD se define como la transformada de Fourier de la autocorrelación de la señal. La Integral de la PSD sobre un cierto rango de frecuencia denota la energía contenida en la señal en ese rango de frecuencia.</w:t>
      </w:r>
      <w:r w:rsidR="00303286">
        <w:t xml:space="preserve"> </w:t>
      </w:r>
      <w:r>
        <w:t>Cuando la PSD se calcula sobre una sola señal, se denomina APSD (</w:t>
      </w:r>
      <w:r w:rsidRPr="00303286">
        <w:rPr>
          <w:i/>
          <w:iCs/>
        </w:rPr>
        <w:t xml:space="preserve">Auto </w:t>
      </w:r>
      <w:proofErr w:type="spellStart"/>
      <w:r w:rsidRPr="00303286">
        <w:rPr>
          <w:i/>
          <w:iCs/>
        </w:rPr>
        <w:t>Power</w:t>
      </w:r>
      <w:proofErr w:type="spellEnd"/>
      <w:r w:rsidRPr="00303286">
        <w:rPr>
          <w:i/>
          <w:iCs/>
        </w:rPr>
        <w:t xml:space="preserve"> </w:t>
      </w:r>
      <w:proofErr w:type="spellStart"/>
      <w:r w:rsidRPr="00303286">
        <w:rPr>
          <w:i/>
          <w:iCs/>
        </w:rPr>
        <w:t>Spectral</w:t>
      </w:r>
      <w:proofErr w:type="spellEnd"/>
      <w:r w:rsidRPr="00303286">
        <w:rPr>
          <w:i/>
          <w:iCs/>
        </w:rPr>
        <w:t xml:space="preserve"> </w:t>
      </w:r>
      <w:proofErr w:type="spellStart"/>
      <w:r w:rsidRPr="00303286">
        <w:rPr>
          <w:i/>
          <w:iCs/>
        </w:rPr>
        <w:t>Density</w:t>
      </w:r>
      <w:proofErr w:type="spellEnd"/>
      <w:r>
        <w:t>), pero en el caso de considerar dos señales diferentes, se denomina CPSD (</w:t>
      </w:r>
      <w:r w:rsidRPr="00303286">
        <w:rPr>
          <w:i/>
          <w:iCs/>
        </w:rPr>
        <w:t xml:space="preserve">Cross </w:t>
      </w:r>
      <w:proofErr w:type="spellStart"/>
      <w:r w:rsidRPr="00303286">
        <w:rPr>
          <w:i/>
          <w:iCs/>
        </w:rPr>
        <w:t>Power</w:t>
      </w:r>
      <w:proofErr w:type="spellEnd"/>
      <w:r w:rsidRPr="00303286">
        <w:rPr>
          <w:i/>
          <w:iCs/>
        </w:rPr>
        <w:t xml:space="preserve"> </w:t>
      </w:r>
      <w:proofErr w:type="spellStart"/>
      <w:r w:rsidRPr="00303286">
        <w:rPr>
          <w:i/>
          <w:iCs/>
        </w:rPr>
        <w:t>Spectral</w:t>
      </w:r>
      <w:proofErr w:type="spellEnd"/>
      <w:r w:rsidRPr="00303286">
        <w:rPr>
          <w:i/>
          <w:iCs/>
        </w:rPr>
        <w:t xml:space="preserve"> </w:t>
      </w:r>
      <w:proofErr w:type="spellStart"/>
      <w:r w:rsidRPr="00303286">
        <w:rPr>
          <w:i/>
          <w:iCs/>
        </w:rPr>
        <w:t>Density</w:t>
      </w:r>
      <w:proofErr w:type="spellEnd"/>
      <w:r>
        <w:t>).</w:t>
      </w:r>
    </w:p>
    <w:p w14:paraId="31F2C64E" w14:textId="49AE678A" w:rsidR="00275983" w:rsidRDefault="00275983" w:rsidP="00275983"/>
    <w:p w14:paraId="42C704BB" w14:textId="2C47557A" w:rsidR="00275983" w:rsidRDefault="00275983" w:rsidP="00C41B9C">
      <w:r>
        <w:t xml:space="preserve">La matriz de PSDs de las entradas </w:t>
      </w:r>
      <m:oMath>
        <m:sSub>
          <m:sSubPr>
            <m:ctrlPr>
              <w:rPr>
                <w:rFonts w:ascii="Cambria Math" w:hAnsi="Cambria Math"/>
                <w:i/>
              </w:rPr>
            </m:ctrlPr>
          </m:sSubPr>
          <m:e>
            <m:r>
              <w:rPr>
                <w:rFonts w:ascii="Cambria Math" w:hAnsi="Cambria Math"/>
              </w:rPr>
              <m:t>G</m:t>
            </m:r>
          </m:e>
          <m:sub>
            <m:r>
              <w:rPr>
                <w:rFonts w:ascii="Cambria Math" w:hAnsi="Cambria Math"/>
              </w:rPr>
              <m:t>xx</m:t>
            </m:r>
          </m:sub>
        </m:sSub>
      </m:oMath>
      <w:r>
        <w:t xml:space="preserve">  se desconoce en</w:t>
      </w:r>
      <w:r w:rsidR="00303286">
        <w:t xml:space="preserve"> el</w:t>
      </w:r>
      <w:r>
        <w:t xml:space="preserve"> OMA y </w:t>
      </w:r>
      <m:oMath>
        <m:sSub>
          <m:sSubPr>
            <m:ctrlPr>
              <w:rPr>
                <w:rFonts w:ascii="Cambria Math" w:hAnsi="Cambria Math"/>
                <w:i/>
              </w:rPr>
            </m:ctrlPr>
          </m:sSubPr>
          <m:e>
            <m:r>
              <w:rPr>
                <w:rFonts w:ascii="Cambria Math" w:hAnsi="Cambria Math"/>
              </w:rPr>
              <m:t>G</m:t>
            </m:r>
          </m:e>
          <m:sub>
            <m:r>
              <w:rPr>
                <w:rFonts w:ascii="Cambria Math" w:hAnsi="Cambria Math"/>
              </w:rPr>
              <m:t>yy</m:t>
            </m:r>
          </m:sub>
        </m:sSub>
      </m:oMath>
      <w:r>
        <w:t xml:space="preserve">  es la matriz de </w:t>
      </w:r>
      <w:proofErr w:type="spellStart"/>
      <w:r>
        <w:t>PSDs</w:t>
      </w:r>
      <w:proofErr w:type="spellEnd"/>
      <w:r>
        <w:t xml:space="preserve"> de l</w:t>
      </w:r>
      <w:r w:rsidR="00AE3E7C">
        <w:t>a</w:t>
      </w:r>
      <w:r>
        <w:t xml:space="preserve">s </w:t>
      </w:r>
      <w:r w:rsidR="00AE3E7C">
        <w:t>señales</w:t>
      </w:r>
      <w:r>
        <w:t xml:space="preserve"> </w:t>
      </w:r>
      <w:r w:rsidR="00AE3E7C">
        <w:t>medidas</w:t>
      </w:r>
      <w:r>
        <w:t xml:space="preserve">. La dimensión de </w:t>
      </w:r>
      <m:oMath>
        <m:sSub>
          <m:sSubPr>
            <m:ctrlPr>
              <w:rPr>
                <w:rFonts w:ascii="Cambria Math" w:hAnsi="Cambria Math"/>
                <w:i/>
              </w:rPr>
            </m:ctrlPr>
          </m:sSubPr>
          <m:e>
            <m:r>
              <w:rPr>
                <w:rFonts w:ascii="Cambria Math" w:hAnsi="Cambria Math"/>
              </w:rPr>
              <m:t>G</m:t>
            </m:r>
          </m:e>
          <m:sub>
            <m:r>
              <w:rPr>
                <w:rFonts w:ascii="Cambria Math" w:hAnsi="Cambria Math"/>
              </w:rPr>
              <m:t>yy</m:t>
            </m:r>
          </m:sub>
        </m:sSub>
      </m:oMath>
      <w:r>
        <w:t xml:space="preserve"> es </w:t>
      </w:r>
      <m:oMath>
        <m:r>
          <w:rPr>
            <w:rFonts w:ascii="Cambria Math" w:hAnsi="Cambria Math"/>
          </w:rPr>
          <m:t>n×n</m:t>
        </m:r>
      </m:oMath>
      <w:r>
        <w:t xml:space="preserve"> , siendo </w:t>
      </w:r>
      <m:oMath>
        <m:r>
          <w:rPr>
            <w:rFonts w:ascii="Cambria Math"/>
          </w:rPr>
          <m:t>n</m:t>
        </m:r>
      </m:oMath>
      <w:r>
        <w:t xml:space="preserve"> el número de canales de medida considerados.</w:t>
      </w:r>
      <w:r w:rsidR="004C552E">
        <w:t xml:space="preserve"> </w:t>
      </w:r>
      <w:r>
        <w:t>La matriz</w:t>
      </w:r>
      <w:r w:rsidR="006B60C7">
        <w:t xml:space="preserve"> de</w:t>
      </w:r>
      <w:r>
        <w:t xml:space="preserve"> PSD</w:t>
      </w:r>
      <w:r w:rsidR="006B60C7">
        <w:t>s</w:t>
      </w:r>
      <w:r>
        <w:t xml:space="preserve"> </w:t>
      </w:r>
      <m:oMath>
        <m:sSub>
          <m:sSubPr>
            <m:ctrlPr>
              <w:rPr>
                <w:rFonts w:ascii="Cambria Math" w:hAnsi="Cambria Math"/>
                <w:i/>
              </w:rPr>
            </m:ctrlPr>
          </m:sSubPr>
          <m:e>
            <m:r>
              <w:rPr>
                <w:rFonts w:ascii="Cambria Math"/>
              </w:rPr>
              <m:t>G</m:t>
            </m:r>
          </m:e>
          <m:sub>
            <m:r>
              <w:rPr>
                <w:rFonts w:ascii="Cambria Math"/>
              </w:rPr>
              <m:t>yy</m:t>
            </m:r>
          </m:sub>
        </m:sSub>
      </m:oMath>
      <w:r>
        <w:t xml:space="preserve"> se </w:t>
      </w:r>
      <w:r w:rsidR="004C552E">
        <w:t>expresa</w:t>
      </w:r>
      <w:r>
        <w:t xml:space="preserve"> de la siguiente forma:</w:t>
      </w:r>
    </w:p>
    <w:p w14:paraId="2BC5F666" w14:textId="648A6F35" w:rsidR="002E2528" w:rsidRDefault="002E2528" w:rsidP="00C41B9C"/>
    <w:tbl>
      <w:tblPr>
        <w:tblStyle w:val="TableGrid"/>
        <w:tblW w:w="4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6"/>
        <w:gridCol w:w="624"/>
      </w:tblGrid>
      <w:tr w:rsidR="002E2528" w:rsidRPr="002E2528" w14:paraId="199659F7" w14:textId="77777777" w:rsidTr="002E2528">
        <w:trPr>
          <w:trHeight w:val="982"/>
        </w:trPr>
        <w:tc>
          <w:tcPr>
            <w:tcW w:w="3956" w:type="dxa"/>
          </w:tcPr>
          <w:p w14:paraId="752DD9DE" w14:textId="22416C6C" w:rsidR="002E2528" w:rsidRPr="002E2528" w:rsidRDefault="00034236" w:rsidP="002E2528">
            <w:pPr>
              <w:rPr>
                <w:lang w:val="es-ES"/>
              </w:rPr>
            </w:pPr>
            <m:oMathPara>
              <m:oMath>
                <m:sSub>
                  <m:sSubPr>
                    <m:ctrlPr>
                      <w:rPr>
                        <w:rFonts w:ascii="Cambria Math" w:hAnsi="Cambria Math"/>
                        <w:i/>
                        <w:sz w:val="18"/>
                        <w:szCs w:val="18"/>
                        <w:lang w:val="es-ES"/>
                      </w:rPr>
                    </m:ctrlPr>
                  </m:sSubPr>
                  <m:e>
                    <m:r>
                      <w:rPr>
                        <w:rFonts w:ascii="Cambria Math"/>
                        <w:sz w:val="18"/>
                        <w:szCs w:val="18"/>
                        <w:lang w:val="es-ES"/>
                      </w:rPr>
                      <m:t>G</m:t>
                    </m:r>
                  </m:e>
                  <m:sub>
                    <m:r>
                      <w:rPr>
                        <w:rFonts w:ascii="Cambria Math"/>
                        <w:sz w:val="18"/>
                        <w:szCs w:val="18"/>
                        <w:lang w:val="es-ES"/>
                      </w:rPr>
                      <m:t>yy</m:t>
                    </m:r>
                  </m:sub>
                </m:sSub>
                <m:r>
                  <w:rPr>
                    <w:rFonts w:ascii="Cambria Math"/>
                    <w:sz w:val="18"/>
                    <w:szCs w:val="18"/>
                    <w:lang w:val="es-ES"/>
                  </w:rPr>
                  <m:t>(jω</m:t>
                </m:r>
                <m:sSub>
                  <m:sSubPr>
                    <m:ctrlPr>
                      <w:rPr>
                        <w:rFonts w:ascii="Cambria Math" w:hAnsi="Cambria Math"/>
                        <w:i/>
                        <w:sz w:val="18"/>
                        <w:szCs w:val="18"/>
                        <w:lang w:val="es-ES"/>
                      </w:rPr>
                    </m:ctrlPr>
                  </m:sSubPr>
                  <m:e>
                    <m:r>
                      <w:rPr>
                        <w:rFonts w:ascii="Cambria Math"/>
                        <w:sz w:val="18"/>
                        <w:szCs w:val="18"/>
                        <w:lang w:val="es-ES"/>
                      </w:rPr>
                      <m:t>)</m:t>
                    </m:r>
                  </m:e>
                  <m:sub>
                    <m:r>
                      <w:rPr>
                        <w:rFonts w:ascii="Cambria Math"/>
                        <w:sz w:val="18"/>
                        <w:szCs w:val="18"/>
                        <w:lang w:val="es-ES"/>
                      </w:rPr>
                      <m:t>i</m:t>
                    </m:r>
                  </m:sub>
                </m:sSub>
                <m:r>
                  <w:rPr>
                    <w:rFonts w:ascii="Cambria Math"/>
                    <w:sz w:val="18"/>
                    <w:szCs w:val="18"/>
                    <w:lang w:val="es-ES"/>
                  </w:rPr>
                  <m:t>=</m:t>
                </m:r>
                <m:sSub>
                  <m:sSubPr>
                    <m:ctrlPr>
                      <w:rPr>
                        <w:rFonts w:ascii="Cambria Math" w:hAnsi="Cambria Math"/>
                        <w:i/>
                        <w:sz w:val="18"/>
                        <w:szCs w:val="18"/>
                        <w:lang w:val="es-ES"/>
                      </w:rPr>
                    </m:ctrlPr>
                  </m:sSubPr>
                  <m:e>
                    <m:d>
                      <m:dPr>
                        <m:begChr m:val="["/>
                        <m:endChr m:val="]"/>
                        <m:ctrlPr>
                          <w:rPr>
                            <w:rFonts w:ascii="Cambria Math" w:hAnsi="Cambria Math"/>
                            <w:i/>
                            <w:sz w:val="18"/>
                            <w:szCs w:val="18"/>
                            <w:lang w:val="es-ES"/>
                          </w:rPr>
                        </m:ctrlPr>
                      </m:dPr>
                      <m:e>
                        <m:m>
                          <m:mPr>
                            <m:mcs>
                              <m:mc>
                                <m:mcPr>
                                  <m:count m:val="4"/>
                                  <m:mcJc m:val="center"/>
                                </m:mcPr>
                              </m:mc>
                            </m:mcs>
                            <m:ctrlPr>
                              <w:rPr>
                                <w:rFonts w:ascii="Cambria Math" w:hAnsi="Cambria Math"/>
                                <w:i/>
                                <w:sz w:val="18"/>
                                <w:szCs w:val="18"/>
                                <w:lang w:val="es-ES"/>
                              </w:rPr>
                            </m:ctrlPr>
                          </m:mPr>
                          <m:mr>
                            <m:e>
                              <m:r>
                                <w:rPr>
                                  <w:rFonts w:ascii="Cambria Math"/>
                                  <w:sz w:val="18"/>
                                  <w:szCs w:val="18"/>
                                  <w:lang w:val="es-ES"/>
                                </w:rPr>
                                <m:t>APS</m:t>
                              </m:r>
                              <m:sSub>
                                <m:sSubPr>
                                  <m:ctrlPr>
                                    <w:rPr>
                                      <w:rFonts w:ascii="Cambria Math" w:hAnsi="Cambria Math"/>
                                      <w:i/>
                                      <w:sz w:val="18"/>
                                      <w:szCs w:val="18"/>
                                      <w:lang w:val="es-ES"/>
                                    </w:rPr>
                                  </m:ctrlPr>
                                </m:sSubPr>
                                <m:e>
                                  <m:r>
                                    <w:rPr>
                                      <w:rFonts w:ascii="Cambria Math"/>
                                      <w:sz w:val="18"/>
                                      <w:szCs w:val="18"/>
                                      <w:lang w:val="es-ES"/>
                                    </w:rPr>
                                    <m:t>D</m:t>
                                  </m:r>
                                </m:e>
                                <m:sub>
                                  <m:r>
                                    <w:rPr>
                                      <w:rFonts w:ascii="Cambria Math"/>
                                      <w:sz w:val="18"/>
                                      <w:szCs w:val="18"/>
                                      <w:lang w:val="es-ES"/>
                                    </w:rPr>
                                    <m:t>11</m:t>
                                  </m:r>
                                </m:sub>
                              </m:sSub>
                            </m:e>
                            <m:e>
                              <m:r>
                                <w:rPr>
                                  <w:rFonts w:ascii="Cambria Math"/>
                                  <w:sz w:val="18"/>
                                  <w:szCs w:val="18"/>
                                  <w:lang w:val="es-ES"/>
                                </w:rPr>
                                <m:t>CPS</m:t>
                              </m:r>
                              <m:sSub>
                                <m:sSubPr>
                                  <m:ctrlPr>
                                    <w:rPr>
                                      <w:rFonts w:ascii="Cambria Math" w:hAnsi="Cambria Math"/>
                                      <w:i/>
                                      <w:sz w:val="18"/>
                                      <w:szCs w:val="18"/>
                                      <w:lang w:val="es-ES"/>
                                    </w:rPr>
                                  </m:ctrlPr>
                                </m:sSubPr>
                                <m:e>
                                  <m:r>
                                    <w:rPr>
                                      <w:rFonts w:ascii="Cambria Math"/>
                                      <w:sz w:val="18"/>
                                      <w:szCs w:val="18"/>
                                      <w:lang w:val="es-ES"/>
                                    </w:rPr>
                                    <m:t>D</m:t>
                                  </m:r>
                                </m:e>
                                <m:sub>
                                  <m:r>
                                    <w:rPr>
                                      <w:rFonts w:ascii="Cambria Math"/>
                                      <w:sz w:val="18"/>
                                      <w:szCs w:val="18"/>
                                      <w:lang w:val="es-ES"/>
                                    </w:rPr>
                                    <m:t>12</m:t>
                                  </m:r>
                                </m:sub>
                              </m:sSub>
                            </m:e>
                            <m:e>
                              <m:r>
                                <w:rPr>
                                  <w:rFonts w:ascii="Cambria Math" w:hAnsi="Cambria Math" w:cs="Cambria Math"/>
                                  <w:sz w:val="18"/>
                                  <w:szCs w:val="18"/>
                                  <w:lang w:val="es-ES"/>
                                </w:rPr>
                                <m:t>⋯</m:t>
                              </m:r>
                            </m:e>
                            <m:e>
                              <m:r>
                                <w:rPr>
                                  <w:rFonts w:ascii="Cambria Math"/>
                                  <w:sz w:val="18"/>
                                  <w:szCs w:val="18"/>
                                  <w:lang w:val="es-ES"/>
                                </w:rPr>
                                <m:t>CPS</m:t>
                              </m:r>
                              <m:sSub>
                                <m:sSubPr>
                                  <m:ctrlPr>
                                    <w:rPr>
                                      <w:rFonts w:ascii="Cambria Math" w:hAnsi="Cambria Math"/>
                                      <w:i/>
                                      <w:sz w:val="18"/>
                                      <w:szCs w:val="18"/>
                                      <w:lang w:val="es-ES"/>
                                    </w:rPr>
                                  </m:ctrlPr>
                                </m:sSubPr>
                                <m:e>
                                  <m:r>
                                    <w:rPr>
                                      <w:rFonts w:ascii="Cambria Math"/>
                                      <w:sz w:val="18"/>
                                      <w:szCs w:val="18"/>
                                      <w:lang w:val="es-ES"/>
                                    </w:rPr>
                                    <m:t>D</m:t>
                                  </m:r>
                                </m:e>
                                <m:sub>
                                  <m:r>
                                    <w:rPr>
                                      <w:rFonts w:ascii="Cambria Math"/>
                                      <w:sz w:val="18"/>
                                      <w:szCs w:val="18"/>
                                      <w:lang w:val="es-ES"/>
                                    </w:rPr>
                                    <m:t>1n</m:t>
                                  </m:r>
                                </m:sub>
                              </m:sSub>
                            </m:e>
                          </m:mr>
                          <m:mr>
                            <m:e>
                              <m:r>
                                <w:rPr>
                                  <w:rFonts w:ascii="Cambria Math"/>
                                  <w:sz w:val="18"/>
                                  <w:szCs w:val="18"/>
                                  <w:lang w:val="es-ES"/>
                                </w:rPr>
                                <m:t>CPS</m:t>
                              </m:r>
                              <m:sSub>
                                <m:sSubPr>
                                  <m:ctrlPr>
                                    <w:rPr>
                                      <w:rFonts w:ascii="Cambria Math" w:hAnsi="Cambria Math"/>
                                      <w:i/>
                                      <w:sz w:val="18"/>
                                      <w:szCs w:val="18"/>
                                      <w:lang w:val="es-ES"/>
                                    </w:rPr>
                                  </m:ctrlPr>
                                </m:sSubPr>
                                <m:e>
                                  <m:r>
                                    <w:rPr>
                                      <w:rFonts w:ascii="Cambria Math"/>
                                      <w:sz w:val="18"/>
                                      <w:szCs w:val="18"/>
                                      <w:lang w:val="es-ES"/>
                                    </w:rPr>
                                    <m:t>D</m:t>
                                  </m:r>
                                </m:e>
                                <m:sub>
                                  <m:r>
                                    <w:rPr>
                                      <w:rFonts w:ascii="Cambria Math"/>
                                      <w:sz w:val="18"/>
                                      <w:szCs w:val="18"/>
                                      <w:lang w:val="es-ES"/>
                                    </w:rPr>
                                    <m:t>21</m:t>
                                  </m:r>
                                </m:sub>
                              </m:sSub>
                            </m:e>
                            <m:e>
                              <m:r>
                                <w:rPr>
                                  <w:rFonts w:ascii="Cambria Math"/>
                                  <w:sz w:val="18"/>
                                  <w:szCs w:val="18"/>
                                  <w:lang w:val="es-ES"/>
                                </w:rPr>
                                <m:t>APS</m:t>
                              </m:r>
                              <m:sSub>
                                <m:sSubPr>
                                  <m:ctrlPr>
                                    <w:rPr>
                                      <w:rFonts w:ascii="Cambria Math" w:hAnsi="Cambria Math"/>
                                      <w:i/>
                                      <w:sz w:val="18"/>
                                      <w:szCs w:val="18"/>
                                      <w:lang w:val="es-ES"/>
                                    </w:rPr>
                                  </m:ctrlPr>
                                </m:sSubPr>
                                <m:e>
                                  <m:r>
                                    <w:rPr>
                                      <w:rFonts w:ascii="Cambria Math"/>
                                      <w:sz w:val="18"/>
                                      <w:szCs w:val="18"/>
                                      <w:lang w:val="es-ES"/>
                                    </w:rPr>
                                    <m:t>D</m:t>
                                  </m:r>
                                </m:e>
                                <m:sub>
                                  <m:r>
                                    <w:rPr>
                                      <w:rFonts w:ascii="Cambria Math"/>
                                      <w:sz w:val="18"/>
                                      <w:szCs w:val="18"/>
                                      <w:lang w:val="es-ES"/>
                                    </w:rPr>
                                    <m:t>22</m:t>
                                  </m:r>
                                </m:sub>
                              </m:sSub>
                            </m:e>
                            <m:e>
                              <m:r>
                                <w:rPr>
                                  <w:rFonts w:ascii="Cambria Math" w:hAnsi="Cambria Math" w:cs="Cambria Math"/>
                                  <w:sz w:val="18"/>
                                  <w:szCs w:val="18"/>
                                  <w:lang w:val="es-ES"/>
                                </w:rPr>
                                <m:t>⋯</m:t>
                              </m:r>
                            </m:e>
                            <m:e>
                              <m:r>
                                <w:rPr>
                                  <w:rFonts w:ascii="Cambria Math"/>
                                  <w:sz w:val="18"/>
                                  <w:szCs w:val="18"/>
                                  <w:lang w:val="es-ES"/>
                                </w:rPr>
                                <m:t>CPS</m:t>
                              </m:r>
                              <m:sSub>
                                <m:sSubPr>
                                  <m:ctrlPr>
                                    <w:rPr>
                                      <w:rFonts w:ascii="Cambria Math" w:hAnsi="Cambria Math"/>
                                      <w:i/>
                                      <w:sz w:val="18"/>
                                      <w:szCs w:val="18"/>
                                      <w:lang w:val="es-ES"/>
                                    </w:rPr>
                                  </m:ctrlPr>
                                </m:sSubPr>
                                <m:e>
                                  <m:r>
                                    <w:rPr>
                                      <w:rFonts w:ascii="Cambria Math"/>
                                      <w:sz w:val="18"/>
                                      <w:szCs w:val="18"/>
                                      <w:lang w:val="es-ES"/>
                                    </w:rPr>
                                    <m:t>D</m:t>
                                  </m:r>
                                </m:e>
                                <m:sub>
                                  <m:r>
                                    <w:rPr>
                                      <w:rFonts w:ascii="Cambria Math"/>
                                      <w:sz w:val="18"/>
                                      <w:szCs w:val="18"/>
                                      <w:lang w:val="es-ES"/>
                                    </w:rPr>
                                    <m:t>2n</m:t>
                                  </m:r>
                                </m:sub>
                              </m:sSub>
                            </m:e>
                          </m:mr>
                          <m:mr>
                            <m:e>
                              <m:r>
                                <w:rPr>
                                  <w:rFonts w:ascii="Cambria Math" w:hAnsi="Cambria Math" w:cs="Cambria Math"/>
                                  <w:sz w:val="18"/>
                                  <w:szCs w:val="18"/>
                                  <w:lang w:val="es-ES"/>
                                </w:rPr>
                                <m:t>⋮</m:t>
                              </m:r>
                            </m:e>
                            <m:e>
                              <m:r>
                                <w:rPr>
                                  <w:rFonts w:ascii="Cambria Math" w:hAnsi="Cambria Math" w:cs="Cambria Math"/>
                                  <w:sz w:val="18"/>
                                  <w:szCs w:val="18"/>
                                  <w:lang w:val="es-ES"/>
                                </w:rPr>
                                <m:t>⋮</m:t>
                              </m:r>
                            </m:e>
                            <m:e>
                              <m:r>
                                <w:rPr>
                                  <w:rFonts w:ascii="Cambria Math" w:hAnsi="Cambria Math" w:cs="Cambria Math"/>
                                  <w:sz w:val="18"/>
                                  <w:szCs w:val="18"/>
                                  <w:lang w:val="es-ES"/>
                                </w:rPr>
                                <m:t>⋱</m:t>
                              </m:r>
                            </m:e>
                            <m:e>
                              <m:r>
                                <w:rPr>
                                  <w:rFonts w:ascii="Cambria Math" w:hAnsi="Cambria Math" w:cs="Cambria Math"/>
                                  <w:sz w:val="18"/>
                                  <w:szCs w:val="18"/>
                                  <w:lang w:val="es-ES"/>
                                </w:rPr>
                                <m:t>⋮</m:t>
                              </m:r>
                            </m:e>
                          </m:mr>
                          <m:mr>
                            <m:e>
                              <m:r>
                                <w:rPr>
                                  <w:rFonts w:ascii="Cambria Math"/>
                                  <w:sz w:val="18"/>
                                  <w:szCs w:val="18"/>
                                  <w:lang w:val="es-ES"/>
                                </w:rPr>
                                <m:t>CPS</m:t>
                              </m:r>
                              <m:sSub>
                                <m:sSubPr>
                                  <m:ctrlPr>
                                    <w:rPr>
                                      <w:rFonts w:ascii="Cambria Math" w:hAnsi="Cambria Math"/>
                                      <w:i/>
                                      <w:sz w:val="18"/>
                                      <w:szCs w:val="18"/>
                                      <w:lang w:val="es-ES"/>
                                    </w:rPr>
                                  </m:ctrlPr>
                                </m:sSubPr>
                                <m:e>
                                  <m:r>
                                    <w:rPr>
                                      <w:rFonts w:ascii="Cambria Math"/>
                                      <w:sz w:val="18"/>
                                      <w:szCs w:val="18"/>
                                      <w:lang w:val="es-ES"/>
                                    </w:rPr>
                                    <m:t>D</m:t>
                                  </m:r>
                                </m:e>
                                <m:sub>
                                  <m:r>
                                    <w:rPr>
                                      <w:rFonts w:ascii="Cambria Math"/>
                                      <w:sz w:val="18"/>
                                      <w:szCs w:val="18"/>
                                      <w:lang w:val="es-ES"/>
                                    </w:rPr>
                                    <m:t>n1</m:t>
                                  </m:r>
                                </m:sub>
                              </m:sSub>
                            </m:e>
                            <m:e>
                              <m:r>
                                <w:rPr>
                                  <w:rFonts w:ascii="Cambria Math"/>
                                  <w:sz w:val="18"/>
                                  <w:szCs w:val="18"/>
                                  <w:lang w:val="es-ES"/>
                                </w:rPr>
                                <m:t>CPS</m:t>
                              </m:r>
                              <m:sSub>
                                <m:sSubPr>
                                  <m:ctrlPr>
                                    <w:rPr>
                                      <w:rFonts w:ascii="Cambria Math" w:hAnsi="Cambria Math"/>
                                      <w:i/>
                                      <w:sz w:val="18"/>
                                      <w:szCs w:val="18"/>
                                      <w:lang w:val="es-ES"/>
                                    </w:rPr>
                                  </m:ctrlPr>
                                </m:sSubPr>
                                <m:e>
                                  <m:r>
                                    <w:rPr>
                                      <w:rFonts w:ascii="Cambria Math"/>
                                      <w:sz w:val="18"/>
                                      <w:szCs w:val="18"/>
                                      <w:lang w:val="es-ES"/>
                                    </w:rPr>
                                    <m:t>D</m:t>
                                  </m:r>
                                </m:e>
                                <m:sub>
                                  <m:r>
                                    <w:rPr>
                                      <w:rFonts w:ascii="Cambria Math"/>
                                      <w:sz w:val="18"/>
                                      <w:szCs w:val="18"/>
                                      <w:lang w:val="es-ES"/>
                                    </w:rPr>
                                    <m:t>n2</m:t>
                                  </m:r>
                                </m:sub>
                              </m:sSub>
                            </m:e>
                            <m:e>
                              <m:r>
                                <w:rPr>
                                  <w:rFonts w:ascii="Cambria Math" w:hAnsi="Cambria Math" w:cs="Cambria Math"/>
                                  <w:sz w:val="18"/>
                                  <w:szCs w:val="18"/>
                                  <w:lang w:val="es-ES"/>
                                </w:rPr>
                                <m:t>⋯</m:t>
                              </m:r>
                            </m:e>
                            <m:e>
                              <m:r>
                                <w:rPr>
                                  <w:rFonts w:ascii="Cambria Math"/>
                                  <w:sz w:val="18"/>
                                  <w:szCs w:val="18"/>
                                  <w:lang w:val="es-ES"/>
                                </w:rPr>
                                <m:t>APS</m:t>
                              </m:r>
                              <m:sSub>
                                <m:sSubPr>
                                  <m:ctrlPr>
                                    <w:rPr>
                                      <w:rFonts w:ascii="Cambria Math" w:hAnsi="Cambria Math"/>
                                      <w:i/>
                                      <w:sz w:val="18"/>
                                      <w:szCs w:val="18"/>
                                      <w:lang w:val="es-ES"/>
                                    </w:rPr>
                                  </m:ctrlPr>
                                </m:sSubPr>
                                <m:e>
                                  <m:r>
                                    <w:rPr>
                                      <w:rFonts w:ascii="Cambria Math"/>
                                      <w:sz w:val="18"/>
                                      <w:szCs w:val="18"/>
                                      <w:lang w:val="es-ES"/>
                                    </w:rPr>
                                    <m:t>D</m:t>
                                  </m:r>
                                </m:e>
                                <m:sub>
                                  <m:r>
                                    <w:rPr>
                                      <w:rFonts w:ascii="Cambria Math"/>
                                      <w:sz w:val="18"/>
                                      <w:szCs w:val="18"/>
                                      <w:lang w:val="es-ES"/>
                                    </w:rPr>
                                    <m:t>nn</m:t>
                                  </m:r>
                                </m:sub>
                              </m:sSub>
                            </m:e>
                          </m:mr>
                        </m:m>
                      </m:e>
                    </m:d>
                  </m:e>
                  <m:sub>
                    <m:r>
                      <w:rPr>
                        <w:rFonts w:ascii="Cambria Math"/>
                        <w:sz w:val="18"/>
                        <w:szCs w:val="18"/>
                        <w:lang w:val="es-ES"/>
                      </w:rPr>
                      <m:t>i</m:t>
                    </m:r>
                  </m:sub>
                </m:sSub>
              </m:oMath>
            </m:oMathPara>
          </w:p>
        </w:tc>
        <w:tc>
          <w:tcPr>
            <w:tcW w:w="624" w:type="dxa"/>
          </w:tcPr>
          <w:p w14:paraId="55472DFE" w14:textId="77777777" w:rsidR="002E2528" w:rsidRDefault="002E2528" w:rsidP="002E2528">
            <w:pPr>
              <w:jc w:val="center"/>
              <w:rPr>
                <w:lang w:val="es-ES"/>
              </w:rPr>
            </w:pPr>
          </w:p>
          <w:p w14:paraId="7B0C1534" w14:textId="42A8344E" w:rsidR="002E2528" w:rsidRPr="002E2528" w:rsidRDefault="002E2528" w:rsidP="002E2528">
            <w:pPr>
              <w:jc w:val="center"/>
              <w:rPr>
                <w:lang w:val="es-ES"/>
              </w:rPr>
            </w:pPr>
            <w:r w:rsidRPr="002E2528">
              <w:rPr>
                <w:sz w:val="18"/>
                <w:szCs w:val="18"/>
                <w:lang w:val="es-ES"/>
              </w:rPr>
              <w:t>(</w:t>
            </w:r>
            <w:r w:rsidR="00E65DC9">
              <w:rPr>
                <w:sz w:val="18"/>
                <w:szCs w:val="18"/>
                <w:lang w:val="es-ES"/>
              </w:rPr>
              <w:t>5</w:t>
            </w:r>
            <w:r w:rsidRPr="002E2528">
              <w:rPr>
                <w:lang w:val="es-ES"/>
              </w:rPr>
              <w:t>)</w:t>
            </w:r>
          </w:p>
        </w:tc>
      </w:tr>
    </w:tbl>
    <w:p w14:paraId="2DD94163" w14:textId="153186CE" w:rsidR="002E2528" w:rsidRDefault="002E2528" w:rsidP="00C41B9C"/>
    <w:p w14:paraId="280D5B83" w14:textId="71DB77D3" w:rsidR="002E2528" w:rsidRDefault="002E2528" w:rsidP="00C41B9C">
      <w:r w:rsidRPr="002E2528">
        <w:t xml:space="preserve">La demostración de que </w:t>
      </w:r>
      <m:oMath>
        <m:r>
          <w:rPr>
            <w:rFonts w:ascii="Cambria Math"/>
            <w:lang w:val="es-ES"/>
          </w:rPr>
          <m:t>H(jω)</m:t>
        </m:r>
      </m:oMath>
      <w:r w:rsidRPr="002E2528">
        <w:t xml:space="preserve">  relaciona las matrices de densidad espectral de potencia de las señales de entrada y salida puede encontrarse en </w:t>
      </w:r>
      <w:r w:rsidR="00E65DC9">
        <w:fldChar w:fldCharType="begin" w:fldLock="1"/>
      </w:r>
      <w:r w:rsidR="00A42007">
        <w:instrText>ADDIN CSL_CITATION {"citationItems":[{"id":"ITEM-1","itemData":{"abstract":"This book covers all aspects of operational modal analysis for civil engineering, from theoretical background to applications, including measurement hardware, software development, and data processing. In particular, this book provides an extensive description and discussion of OMA methods, their classification and relationship, and advantages and drawbacks. The authors cover both the well-established theoretical background of OMA methods and the most recent developments in the field, providing detailed examples to help the reader better understand the concepts and potentialities of the technique. Additional material is provided (data, software) to help practitioners and students become familiar with OMA. Covering a range of different aspects of OMA, always with the application in mind, the practical perspective adopted in this book makes it ideal for a wide range of readers from researchers to field engineers; graduate and undergraduate students; and technicians interested in structural dynamics, system identification, and Structural Health Monitoring","author":[{"dropping-particle":"","family":"Rainieri","given":"C.","non-dropping-particle":"","parse-names":false,"suffix":""},{"dropping-particle":"","family":"Fabbrocino","given":"G.","non-dropping-particle":"","parse-names":false,"suffix":""}],"id":"ITEM-1","issued":{"date-parts":[["2015"]]},"title":"Operational Modal Analysis of Civil Engineering Structures","type":"book"},"uris":["http://www.mendeley.com/documents/?uuid=c8d20a32-b4c1-4ca7-a0b6-7684e2b20e10"]}],"mendeley":{"formattedCitation":"[1]","plainTextFormattedCitation":"[1]","previouslyFormattedCitation":"[1]"},"properties":{"noteIndex":0},"schema":"https://github.com/citation-style-language/schema/raw/master/csl-citation.json"}</w:instrText>
      </w:r>
      <w:r w:rsidR="00E65DC9">
        <w:fldChar w:fldCharType="separate"/>
      </w:r>
      <w:r w:rsidR="00E65DC9" w:rsidRPr="00E65DC9">
        <w:rPr>
          <w:noProof/>
        </w:rPr>
        <w:t>[1]</w:t>
      </w:r>
      <w:r w:rsidR="00E65DC9">
        <w:fldChar w:fldCharType="end"/>
      </w:r>
      <w:r w:rsidR="00E65DC9">
        <w:t>.</w:t>
      </w:r>
    </w:p>
    <w:p w14:paraId="34BBC90B" w14:textId="231C8955" w:rsidR="002E2528" w:rsidRDefault="002E2528" w:rsidP="00C41B9C"/>
    <w:p w14:paraId="18CD4FA8" w14:textId="01F55694" w:rsidR="002E2528" w:rsidRDefault="00034236" w:rsidP="002E2528">
      <m:oMath>
        <m:sSub>
          <m:sSubPr>
            <m:ctrlPr>
              <w:rPr>
                <w:rFonts w:ascii="Cambria Math" w:hAnsi="Cambria Math"/>
                <w:i/>
                <w:sz w:val="18"/>
                <w:szCs w:val="18"/>
                <w:lang w:val="es-ES"/>
              </w:rPr>
            </m:ctrlPr>
          </m:sSubPr>
          <m:e>
            <m:r>
              <w:rPr>
                <w:rFonts w:ascii="Cambria Math"/>
                <w:sz w:val="18"/>
                <w:szCs w:val="18"/>
                <w:lang w:val="es-ES"/>
              </w:rPr>
              <m:t>G</m:t>
            </m:r>
          </m:e>
          <m:sub>
            <m:r>
              <w:rPr>
                <w:rFonts w:ascii="Cambria Math"/>
                <w:sz w:val="18"/>
                <w:szCs w:val="18"/>
                <w:lang w:val="es-ES"/>
              </w:rPr>
              <m:t>yy</m:t>
            </m:r>
          </m:sub>
        </m:sSub>
      </m:oMath>
      <w:r w:rsidR="002E2528">
        <w:rPr>
          <w:rFonts w:eastAsiaTheme="minorEastAsia"/>
          <w:sz w:val="18"/>
          <w:szCs w:val="18"/>
          <w:lang w:val="es-ES"/>
        </w:rPr>
        <w:t xml:space="preserve"> </w:t>
      </w:r>
      <w:r w:rsidR="002E2528">
        <w:t>se descompone a continuación en un conjunto de valores y vectores singulares por medio de la</w:t>
      </w:r>
      <w:r w:rsidR="000A271F">
        <w:t xml:space="preserve"> </w:t>
      </w:r>
      <w:r w:rsidR="002E2528">
        <w:t>de descomposición en valores singulares (SVD). Esta descomposición se realiza para identificar modelos de un solo grado de libertad del problema.</w:t>
      </w:r>
      <w:r w:rsidR="000A271F">
        <w:t xml:space="preserve"> </w:t>
      </w:r>
      <w:r w:rsidR="002E2528">
        <w:t xml:space="preserve">La descomposición en valores singulares de una matriz </w:t>
      </w:r>
      <m:oMath>
        <m:r>
          <w:rPr>
            <w:rFonts w:ascii="Cambria Math"/>
            <w:lang w:val="es-ES"/>
          </w:rPr>
          <m:t>A</m:t>
        </m:r>
      </m:oMath>
      <w:r w:rsidR="002E2528">
        <w:t xml:space="preserve"> compleja </w:t>
      </w:r>
      <m:oMath>
        <m:r>
          <w:rPr>
            <w:rFonts w:ascii="Cambria Math"/>
            <w:lang w:val="es-ES"/>
          </w:rPr>
          <m:t>m</m:t>
        </m:r>
        <m:r>
          <w:rPr>
            <w:rFonts w:ascii="Cambria Math"/>
            <w:lang w:val="es-ES"/>
          </w:rPr>
          <m:t>×</m:t>
        </m:r>
        <m:r>
          <w:rPr>
            <w:rFonts w:ascii="Cambria Math"/>
            <w:lang w:val="es-ES"/>
          </w:rPr>
          <m:t>n</m:t>
        </m:r>
      </m:oMath>
      <w:r w:rsidR="002E2528">
        <w:t xml:space="preserve">  es la siguiente factorización:</w:t>
      </w:r>
    </w:p>
    <w:p w14:paraId="1CD21C04" w14:textId="06E86B13" w:rsidR="00275983" w:rsidRDefault="00275983" w:rsidP="00FB73A9"/>
    <w:tbl>
      <w:tblPr>
        <w:tblStyle w:val="TableGrid"/>
        <w:tblW w:w="4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9"/>
        <w:gridCol w:w="1100"/>
      </w:tblGrid>
      <w:tr w:rsidR="002E2528" w:rsidRPr="002E2528" w14:paraId="2CA0A482" w14:textId="77777777" w:rsidTr="002E2528">
        <w:trPr>
          <w:trHeight w:val="344"/>
        </w:trPr>
        <w:tc>
          <w:tcPr>
            <w:tcW w:w="3229" w:type="dxa"/>
          </w:tcPr>
          <w:p w14:paraId="2B182C68" w14:textId="385FFEB0" w:rsidR="002E2528" w:rsidRPr="002E2528" w:rsidRDefault="002E2528" w:rsidP="002E2528">
            <w:pPr>
              <w:spacing w:before="120" w:after="240" w:line="360" w:lineRule="auto"/>
              <w:ind w:firstLine="357"/>
              <w:jc w:val="center"/>
              <w:rPr>
                <w:rFonts w:eastAsia="Times New Roman" w:cs="Times New Roman"/>
                <w:sz w:val="24"/>
                <w:szCs w:val="24"/>
                <w:lang w:val="es-ES" w:eastAsia="es-ES_tradnl"/>
              </w:rPr>
            </w:pPr>
            <w:bookmarkStart w:id="6" w:name="_Hlk39310194"/>
            <m:oMath>
              <m:r>
                <w:rPr>
                  <w:rFonts w:ascii="Cambria Math" w:eastAsia="Times New Roman" w:cs="Times New Roman"/>
                  <w:sz w:val="24"/>
                  <w:szCs w:val="24"/>
                  <w:lang w:val="es-ES" w:eastAsia="es-ES_tradnl"/>
                </w:rPr>
                <m:t xml:space="preserve">A=U Σ </m:t>
              </m:r>
              <m:sSup>
                <m:sSupPr>
                  <m:ctrlPr>
                    <w:rPr>
                      <w:rFonts w:ascii="Cambria Math" w:eastAsia="Times New Roman" w:hAnsi="Cambria Math" w:cs="Times New Roman"/>
                      <w:i/>
                      <w:sz w:val="24"/>
                      <w:szCs w:val="24"/>
                      <w:lang w:val="es-ES" w:eastAsia="es-ES_tradnl"/>
                    </w:rPr>
                  </m:ctrlPr>
                </m:sSupPr>
                <m:e>
                  <m:r>
                    <w:rPr>
                      <w:rFonts w:ascii="Cambria Math" w:eastAsia="Times New Roman" w:cs="Times New Roman"/>
                      <w:sz w:val="24"/>
                      <w:szCs w:val="24"/>
                      <w:lang w:val="es-ES" w:eastAsia="es-ES_tradnl"/>
                    </w:rPr>
                    <m:t>V</m:t>
                  </m:r>
                </m:e>
                <m:sup>
                  <m:r>
                    <w:rPr>
                      <w:rFonts w:ascii="Cambria Math" w:eastAsia="Times New Roman" w:cs="Times New Roman"/>
                      <w:sz w:val="24"/>
                      <w:szCs w:val="24"/>
                      <w:lang w:val="es-ES" w:eastAsia="es-ES_tradnl"/>
                    </w:rPr>
                    <m:t>H</m:t>
                  </m:r>
                </m:sup>
              </m:sSup>
            </m:oMath>
            <w:r w:rsidR="00E65DC9">
              <w:rPr>
                <w:rFonts w:eastAsia="Times New Roman" w:cs="Times New Roman"/>
                <w:sz w:val="24"/>
                <w:szCs w:val="24"/>
                <w:lang w:val="es-ES" w:eastAsia="es-ES_tradnl"/>
              </w:rPr>
              <w:t>,</w:t>
            </w:r>
          </w:p>
        </w:tc>
        <w:tc>
          <w:tcPr>
            <w:tcW w:w="1100" w:type="dxa"/>
          </w:tcPr>
          <w:p w14:paraId="596C5909" w14:textId="67E5E668" w:rsidR="002E2528" w:rsidRPr="002E2528" w:rsidRDefault="002E2528" w:rsidP="002E2528">
            <w:pPr>
              <w:spacing w:before="120" w:after="240" w:line="360" w:lineRule="auto"/>
              <w:ind w:firstLine="357"/>
              <w:rPr>
                <w:rFonts w:eastAsia="Times New Roman" w:cs="Times New Roman"/>
                <w:sz w:val="24"/>
                <w:szCs w:val="24"/>
                <w:lang w:val="es-ES" w:eastAsia="es-ES_tradnl"/>
              </w:rPr>
            </w:pPr>
            <w:r w:rsidRPr="002E2528">
              <w:rPr>
                <w:rFonts w:eastAsia="Times New Roman" w:cs="Times New Roman"/>
                <w:lang w:val="es-ES" w:eastAsia="es-ES_tradnl"/>
              </w:rPr>
              <w:t>(</w:t>
            </w:r>
            <w:r w:rsidR="00E65DC9">
              <w:rPr>
                <w:rFonts w:eastAsia="Times New Roman" w:cs="Times New Roman"/>
                <w:lang w:val="es-ES" w:eastAsia="es-ES_tradnl"/>
              </w:rPr>
              <w:t>6</w:t>
            </w:r>
            <w:r w:rsidRPr="002E2528">
              <w:rPr>
                <w:rFonts w:eastAsia="Times New Roman" w:cs="Times New Roman"/>
                <w:lang w:val="es-ES" w:eastAsia="es-ES_tradnl"/>
              </w:rPr>
              <w:t>)</w:t>
            </w:r>
          </w:p>
        </w:tc>
      </w:tr>
    </w:tbl>
    <w:bookmarkEnd w:id="6"/>
    <w:p w14:paraId="04619DE5" w14:textId="4F165A4F" w:rsidR="002E2528" w:rsidRPr="002E2528" w:rsidRDefault="002E2528" w:rsidP="002E2528">
      <w:pPr>
        <w:rPr>
          <w:lang w:val="es-ES"/>
        </w:rPr>
      </w:pPr>
      <w:r w:rsidRPr="002E2528">
        <w:rPr>
          <w:lang w:val="es-ES"/>
        </w:rPr>
        <w:t xml:space="preserve">donde </w:t>
      </w:r>
      <m:oMath>
        <m:r>
          <w:rPr>
            <w:rFonts w:ascii="Cambria Math"/>
            <w:lang w:val="es-ES"/>
          </w:rPr>
          <m:t>U</m:t>
        </m:r>
      </m:oMath>
      <w:r w:rsidRPr="002E2528">
        <w:rPr>
          <w:lang w:val="es-ES"/>
        </w:rPr>
        <w:t xml:space="preserve"> y </w:t>
      </w:r>
      <m:oMath>
        <m:r>
          <w:rPr>
            <w:rFonts w:ascii="Cambria Math"/>
            <w:lang w:val="es-ES"/>
          </w:rPr>
          <m:t>V</m:t>
        </m:r>
      </m:oMath>
      <w:r w:rsidRPr="002E2528">
        <w:rPr>
          <w:lang w:val="es-ES"/>
        </w:rPr>
        <w:t xml:space="preserve"> son unitarios y </w:t>
      </w:r>
      <m:oMath>
        <m:r>
          <w:rPr>
            <w:rFonts w:ascii="Cambria Math" w:hAnsi="Cambria Math"/>
            <w:lang w:val="es-ES"/>
          </w:rPr>
          <m:t>Σ</m:t>
        </m:r>
      </m:oMath>
      <w:r w:rsidRPr="002E2528">
        <w:rPr>
          <w:lang w:val="es-ES"/>
        </w:rPr>
        <w:t xml:space="preserve"> es una matriz diagonal que contiene los valores singulares reales en orden descendente. Para una matriz hermítica y definida positiva, como la matriz de PSDs </w:t>
      </w:r>
      <m:oMath>
        <m:sSub>
          <m:sSubPr>
            <m:ctrlPr>
              <w:rPr>
                <w:rFonts w:ascii="Cambria Math" w:hAnsi="Cambria Math"/>
                <w:i/>
                <w:lang w:val="es-ES"/>
              </w:rPr>
            </m:ctrlPr>
          </m:sSubPr>
          <m:e>
            <m:r>
              <w:rPr>
                <w:rFonts w:ascii="Cambria Math" w:hAnsi="Cambria Math"/>
                <w:lang w:val="es-ES"/>
              </w:rPr>
              <m:t>G</m:t>
            </m:r>
          </m:e>
          <m:sub>
            <m:r>
              <w:rPr>
                <w:rFonts w:ascii="Cambria Math" w:hAnsi="Cambria Math"/>
                <w:lang w:val="es-ES"/>
              </w:rPr>
              <m:t>yy</m:t>
            </m:r>
          </m:sub>
        </m:sSub>
      </m:oMath>
      <w:r w:rsidRPr="002E2528">
        <w:rPr>
          <w:lang w:val="es-ES"/>
        </w:rPr>
        <w:t xml:space="preserve">, se deduce que </w:t>
      </w:r>
      <m:oMath>
        <m:r>
          <w:rPr>
            <w:rFonts w:ascii="Cambria Math"/>
            <w:lang w:val="es-ES"/>
          </w:rPr>
          <m:t>U</m:t>
        </m:r>
      </m:oMath>
      <w:r w:rsidRPr="002E2528">
        <w:rPr>
          <w:lang w:val="es-ES"/>
        </w:rPr>
        <w:t xml:space="preserve"> y </w:t>
      </w:r>
      <m:oMath>
        <m:r>
          <w:rPr>
            <w:rFonts w:ascii="Cambria Math"/>
            <w:lang w:val="es-ES"/>
          </w:rPr>
          <m:t>V</m:t>
        </m:r>
      </m:oMath>
      <w:r w:rsidRPr="002E2528">
        <w:rPr>
          <w:lang w:val="es-ES"/>
        </w:rPr>
        <w:t xml:space="preserve"> son idénticas</w:t>
      </w:r>
      <w:r w:rsidR="00D21302">
        <w:rPr>
          <w:lang w:val="es-ES"/>
        </w:rPr>
        <w:t>, por lo que nos queda que:</w:t>
      </w:r>
    </w:p>
    <w:p w14:paraId="1D606683" w14:textId="56205E91" w:rsidR="002E2528" w:rsidRDefault="002E2528" w:rsidP="00FB73A9"/>
    <w:tbl>
      <w:tblPr>
        <w:tblStyle w:val="TableGrid"/>
        <w:tblW w:w="4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0"/>
        <w:gridCol w:w="818"/>
      </w:tblGrid>
      <w:tr w:rsidR="002E2528" w:rsidRPr="002E2528" w14:paraId="40F71833" w14:textId="77777777" w:rsidTr="002E2528">
        <w:trPr>
          <w:trHeight w:val="486"/>
        </w:trPr>
        <w:tc>
          <w:tcPr>
            <w:tcW w:w="3660" w:type="dxa"/>
          </w:tcPr>
          <w:p w14:paraId="5140D1AA" w14:textId="768F9293" w:rsidR="002E2528" w:rsidRPr="002E2528" w:rsidRDefault="00034236" w:rsidP="002E2528">
            <w:pPr>
              <w:rPr>
                <w:lang w:val="es-ES"/>
              </w:rPr>
            </w:pPr>
            <m:oMathPara>
              <m:oMath>
                <m:sSub>
                  <m:sSubPr>
                    <m:ctrlPr>
                      <w:rPr>
                        <w:rFonts w:ascii="Cambria Math" w:hAnsi="Cambria Math"/>
                        <w:i/>
                        <w:lang w:val="es-ES"/>
                      </w:rPr>
                    </m:ctrlPr>
                  </m:sSubPr>
                  <m:e>
                    <m:r>
                      <w:rPr>
                        <w:rFonts w:ascii="Cambria Math"/>
                        <w:lang w:val="es-ES"/>
                      </w:rPr>
                      <m:t>G</m:t>
                    </m:r>
                  </m:e>
                  <m:sub>
                    <m:r>
                      <w:rPr>
                        <w:rFonts w:ascii="Cambria Math"/>
                        <w:lang w:val="es-ES"/>
                      </w:rPr>
                      <m:t>yy</m:t>
                    </m:r>
                  </m:sub>
                </m:sSub>
                <m:r>
                  <w:rPr>
                    <w:rFonts w:ascii="Cambria Math"/>
                    <w:lang w:val="es-ES"/>
                  </w:rPr>
                  <m:t>=UΣ</m:t>
                </m:r>
                <m:sSup>
                  <m:sSupPr>
                    <m:ctrlPr>
                      <w:rPr>
                        <w:rFonts w:ascii="Cambria Math" w:hAnsi="Cambria Math"/>
                        <w:i/>
                        <w:lang w:val="es-ES"/>
                      </w:rPr>
                    </m:ctrlPr>
                  </m:sSupPr>
                  <m:e>
                    <m:r>
                      <w:rPr>
                        <w:rFonts w:ascii="Cambria Math"/>
                        <w:lang w:val="es-ES"/>
                      </w:rPr>
                      <m:t>U</m:t>
                    </m:r>
                  </m:e>
                  <m:sup>
                    <m:r>
                      <w:rPr>
                        <w:rFonts w:ascii="Cambria Math"/>
                        <w:lang w:val="es-ES"/>
                      </w:rPr>
                      <m:t>H</m:t>
                    </m:r>
                  </m:sup>
                </m:sSup>
              </m:oMath>
            </m:oMathPara>
          </w:p>
        </w:tc>
        <w:tc>
          <w:tcPr>
            <w:tcW w:w="818" w:type="dxa"/>
          </w:tcPr>
          <w:p w14:paraId="3EB8573A" w14:textId="170B99E0" w:rsidR="002E2528" w:rsidRPr="002E2528" w:rsidRDefault="002E2528" w:rsidP="002E2528">
            <w:pPr>
              <w:rPr>
                <w:lang w:val="es-ES"/>
              </w:rPr>
            </w:pPr>
            <w:r w:rsidRPr="002E2528">
              <w:rPr>
                <w:lang w:val="es-ES"/>
              </w:rPr>
              <w:t>(</w:t>
            </w:r>
            <w:r w:rsidR="00E65DC9">
              <w:rPr>
                <w:lang w:val="es-ES"/>
              </w:rPr>
              <w:t>7</w:t>
            </w:r>
            <w:r w:rsidRPr="002E2528">
              <w:rPr>
                <w:lang w:val="es-ES"/>
              </w:rPr>
              <w:t>)</w:t>
            </w:r>
          </w:p>
        </w:tc>
      </w:tr>
    </w:tbl>
    <w:p w14:paraId="32D8CB99" w14:textId="77777777" w:rsidR="002E2528" w:rsidRDefault="002E2528" w:rsidP="00FB73A9"/>
    <w:p w14:paraId="22C91594" w14:textId="77777777" w:rsidR="002E2528" w:rsidRPr="002E2528" w:rsidRDefault="002E2528" w:rsidP="002E2528">
      <w:pPr>
        <w:rPr>
          <w:lang w:val="es-ES"/>
        </w:rPr>
      </w:pPr>
      <w:r w:rsidRPr="002E2528">
        <w:rPr>
          <w:lang w:val="es-ES"/>
        </w:rPr>
        <w:t>La descomposición en valores singulares se realiza para cada una de las matrices en cada frecuencia.</w:t>
      </w:r>
    </w:p>
    <w:p w14:paraId="184D9625" w14:textId="7A59748E" w:rsidR="002E2528" w:rsidRDefault="002E2528" w:rsidP="00FB73A9"/>
    <w:p w14:paraId="648302F1" w14:textId="0CE22B88" w:rsidR="002E2528" w:rsidRPr="002E2528" w:rsidRDefault="002E2528" w:rsidP="002E2528">
      <w:pPr>
        <w:rPr>
          <w:lang w:val="es-ES"/>
        </w:rPr>
      </w:pPr>
      <w:r w:rsidRPr="002E2528">
        <w:rPr>
          <w:lang w:val="es-ES"/>
        </w:rPr>
        <w:t xml:space="preserve">El número de elementos distintos de cero en la diagonal de la matriz singular corresponde al rango de cada matriz de PSDs. Los vectores singulares corresponden a una estimación de los modos y los valores singulares correspondientes son las densidades espectrales del sistema SDOF expresadas en la </w:t>
      </w:r>
      <w:r w:rsidR="00E65DC9">
        <w:rPr>
          <w:lang w:val="es-ES"/>
        </w:rPr>
        <w:t>e</w:t>
      </w:r>
      <w:r w:rsidRPr="002E2528">
        <w:rPr>
          <w:lang w:val="es-ES"/>
        </w:rPr>
        <w:t>cuación (</w:t>
      </w:r>
      <w:r w:rsidR="00E65DC9">
        <w:rPr>
          <w:lang w:val="es-ES"/>
        </w:rPr>
        <w:t>7</w:t>
      </w:r>
      <w:r w:rsidRPr="002E2528">
        <w:rPr>
          <w:lang w:val="es-ES"/>
        </w:rPr>
        <w:t>).</w:t>
      </w:r>
    </w:p>
    <w:p w14:paraId="54D962CC" w14:textId="1AEEADD6" w:rsidR="002E2528" w:rsidRDefault="002E2528" w:rsidP="00FB73A9"/>
    <w:p w14:paraId="005B2BCB" w14:textId="43EFF9D3" w:rsidR="002E2528" w:rsidRPr="002E2528" w:rsidRDefault="002E2528" w:rsidP="002E2528">
      <w:pPr>
        <w:rPr>
          <w:lang w:val="es-ES"/>
        </w:rPr>
      </w:pPr>
      <w:r w:rsidRPr="002E2528">
        <w:rPr>
          <w:lang w:val="es-ES"/>
        </w:rPr>
        <w:t xml:space="preserve">Por lo tanto, la descomposición en valores singulares es capaz de diferenciar en modos vibracionales dominantes y no dominantes. Dado que se conocen las perturbaciones de </w:t>
      </w:r>
      <w:r w:rsidRPr="00034236">
        <w:rPr>
          <w:lang w:val="es-ES"/>
        </w:rPr>
        <w:t>entrada</w:t>
      </w:r>
      <w:r w:rsidR="00C9091A" w:rsidRPr="00034236">
        <w:rPr>
          <w:lang w:val="es-ES"/>
        </w:rPr>
        <w:t xml:space="preserve"> (ruido blanco)</w:t>
      </w:r>
      <w:r w:rsidRPr="00034236">
        <w:rPr>
          <w:lang w:val="es-ES"/>
        </w:rPr>
        <w:t xml:space="preserve">, </w:t>
      </w:r>
      <w:r w:rsidRPr="002E2528">
        <w:rPr>
          <w:lang w:val="es-ES"/>
        </w:rPr>
        <w:t>se pueden establecer vínculos entre los valores singulares y la amplitud de las perturbaciones. Además, los vectores singulares contienen información espacial de la contribución de cada modo vibra</w:t>
      </w:r>
      <w:r w:rsidR="0053731A">
        <w:rPr>
          <w:lang w:val="es-ES"/>
        </w:rPr>
        <w:t>cional</w:t>
      </w:r>
      <w:r w:rsidRPr="002E2528">
        <w:rPr>
          <w:lang w:val="es-ES"/>
        </w:rPr>
        <w:t xml:space="preserve"> en cada detector. Es importante mencionar que las distintas componentes de los vectores singulares son números complejos con su correspondiente módulo y fase. La fase observada en cada componente da información sobre la forma del modo en ese detector en particular, por lo que</w:t>
      </w:r>
      <w:r w:rsidR="00E94261">
        <w:rPr>
          <w:lang w:val="es-ES"/>
        </w:rPr>
        <w:t>,</w:t>
      </w:r>
      <w:r w:rsidRPr="002E2528">
        <w:rPr>
          <w:lang w:val="es-ES"/>
        </w:rPr>
        <w:t xml:space="preserve"> dependiendo de las características de los vectores singulares, se pueden extraer conclusiones del tipo de fenómenos que causan ese modo de vibración.</w:t>
      </w:r>
    </w:p>
    <w:p w14:paraId="518FAC4E" w14:textId="0F47F081" w:rsidR="002E2528" w:rsidRDefault="002E2528" w:rsidP="00FB73A9"/>
    <w:p w14:paraId="1DE34FC1" w14:textId="59317144" w:rsidR="002E2528" w:rsidRPr="002E2528" w:rsidRDefault="00E94261" w:rsidP="002E2528">
      <w:pPr>
        <w:rPr>
          <w:lang w:val="es-ES"/>
        </w:rPr>
      </w:pPr>
      <w:r>
        <w:rPr>
          <w:lang w:val="es-ES"/>
        </w:rPr>
        <w:t>los siguientes pasos en</w:t>
      </w:r>
      <w:r w:rsidR="002E2528" w:rsidRPr="002E2528">
        <w:rPr>
          <w:lang w:val="es-ES"/>
        </w:rPr>
        <w:t xml:space="preserve"> el caso de la EFDD</w:t>
      </w:r>
      <w:r>
        <w:rPr>
          <w:lang w:val="es-ES"/>
        </w:rPr>
        <w:t>, consiste en</w:t>
      </w:r>
      <w:r w:rsidR="002E2528" w:rsidRPr="002E2528">
        <w:rPr>
          <w:lang w:val="es-ES"/>
        </w:rPr>
        <w:t xml:space="preserve"> añadi</w:t>
      </w:r>
      <w:r>
        <w:rPr>
          <w:lang w:val="es-ES"/>
        </w:rPr>
        <w:t>r</w:t>
      </w:r>
      <w:r w:rsidR="002E2528" w:rsidRPr="002E2528">
        <w:rPr>
          <w:lang w:val="es-ES"/>
        </w:rPr>
        <w:t xml:space="preserve"> una serie de pasos donde se acota el rango de frecuencia de la resonancia, para lo cual, se emplea </w:t>
      </w:r>
      <w:r>
        <w:rPr>
          <w:lang w:val="es-ES"/>
        </w:rPr>
        <w:t>el</w:t>
      </w:r>
      <w:r w:rsidR="002E2528" w:rsidRPr="002E2528">
        <w:rPr>
          <w:lang w:val="es-ES"/>
        </w:rPr>
        <w:t xml:space="preserve"> criterio denominado MAC. Una vez acotado el rango, podemos definir otros parámetros como la frecuencia y la relación de amortiguamiento. El cálculo del MAC se basa en el grado de similitud entre vectores singulares de una resonancia, definido según </w:t>
      </w:r>
      <w:r w:rsidR="00E65DC9">
        <w:rPr>
          <w:lang w:val="es-ES"/>
        </w:rPr>
        <w:fldChar w:fldCharType="begin" w:fldLock="1"/>
      </w:r>
      <w:r w:rsidR="00E65DC9">
        <w:rPr>
          <w:lang w:val="es-ES"/>
        </w:rPr>
        <w:instrText>ADDIN CSL_CITATION {"citationItems":[{"id":"ITEM-1","itemData":{"abstract":"This article reviews the using of the original Modal Assurance Criterion (MAC). The Modal Assurance Criterion is a statistical indicator that is most sensitive to large differences and relatively insensitive to small differences in the mode shapes. This yields a good statistic indicator and a degree of consistency between mode shapes. The MAC considers only modal shapes which mean that a separate frequency comparison must be used in conjunction with the MAC values to determine the correlated mode pairs. The MAC is often to used to pair modes shapes derived from analytical models with those obtained experimentally. It is easy to apply and does not require an estimate of the system matrices. It is bounded between 0 and 1, with 1 indicating fully consistent mode shapes. It can only indicate consistency and does not indicate validity or orthogonality. A value near 0 indicates that the modes are not consistent. ©2012 Published by Elsevier Ltd.","author":[{"dropping-particle":"","family":"Pastor","given":"M.","non-dropping-particle":"","parse-names":false,"suffix":""},{"dropping-particle":"","family":"Binda","given":"M.","non-dropping-particle":"","parse-names":false,"suffix":""},{"dropping-particle":"","family":"Harčarik","given":"T.","non-dropping-particle":"","parse-names":false,"suffix":""}],"container-title":"Procedia Engineering","id":"ITEM-1","issued":{"date-parts":[["2012"]]},"page":"543-548","title":"Modal assurance criterion","type":"paper-conference","volume":"48"},"uris":["http://www.mendeley.com/documents/?uuid=6dc8cace-2454-4f87-af5c-65aa14699377"]}],"mendeley":{"formattedCitation":"[23]","plainTextFormattedCitation":"[23]","previouslyFormattedCitation":"[23]"},"properties":{"noteIndex":0},"schema":"https://github.com/citation-style-language/schema/raw/master/csl-citation.json"}</w:instrText>
      </w:r>
      <w:r w:rsidR="00E65DC9">
        <w:rPr>
          <w:lang w:val="es-ES"/>
        </w:rPr>
        <w:fldChar w:fldCharType="separate"/>
      </w:r>
      <w:r w:rsidR="00E65DC9" w:rsidRPr="00E65DC9">
        <w:rPr>
          <w:noProof/>
          <w:lang w:val="es-ES"/>
        </w:rPr>
        <w:t>[23]</w:t>
      </w:r>
      <w:r w:rsidR="00E65DC9">
        <w:rPr>
          <w:lang w:val="es-ES"/>
        </w:rPr>
        <w:fldChar w:fldCharType="end"/>
      </w:r>
      <w:r w:rsidR="00E65DC9">
        <w:rPr>
          <w:lang w:val="es-ES"/>
        </w:rPr>
        <w:t xml:space="preserve"> </w:t>
      </w:r>
      <w:r w:rsidR="002E2528" w:rsidRPr="002E2528">
        <w:rPr>
          <w:lang w:val="es-ES"/>
        </w:rPr>
        <w:t>como:</w:t>
      </w:r>
    </w:p>
    <w:p w14:paraId="55E2436D" w14:textId="7E75BBA8" w:rsidR="002E2528" w:rsidRDefault="002E2528" w:rsidP="00FB73A9"/>
    <w:tbl>
      <w:tblPr>
        <w:tblStyle w:val="TableGrid"/>
        <w:tblW w:w="4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8"/>
        <w:gridCol w:w="856"/>
      </w:tblGrid>
      <w:tr w:rsidR="002E2528" w:rsidRPr="002E2528" w14:paraId="700EB73F" w14:textId="77777777" w:rsidTr="002E2528">
        <w:trPr>
          <w:trHeight w:val="721"/>
        </w:trPr>
        <w:tc>
          <w:tcPr>
            <w:tcW w:w="3838" w:type="dxa"/>
          </w:tcPr>
          <w:p w14:paraId="70A47C61" w14:textId="16C923C7" w:rsidR="002E2528" w:rsidRPr="002E2528" w:rsidRDefault="002E2528" w:rsidP="002E2528">
            <w:pPr>
              <w:rPr>
                <w:lang w:val="es-ES"/>
              </w:rPr>
            </w:pPr>
            <m:oMathPara>
              <m:oMath>
                <m:r>
                  <w:rPr>
                    <w:rFonts w:ascii="Cambria Math"/>
                    <w:lang w:val="es-ES"/>
                  </w:rPr>
                  <m:t>MAC=</m:t>
                </m:r>
                <m:f>
                  <m:fPr>
                    <m:ctrlPr>
                      <w:rPr>
                        <w:rFonts w:ascii="Cambria Math" w:hAnsi="Cambria Math"/>
                        <w:i/>
                        <w:lang w:val="es-ES"/>
                      </w:rPr>
                    </m:ctrlPr>
                  </m:fPr>
                  <m:num>
                    <m:sSup>
                      <m:sSupPr>
                        <m:ctrlPr>
                          <w:rPr>
                            <w:rFonts w:ascii="Cambria Math" w:hAnsi="Cambria Math"/>
                            <w:i/>
                            <w:lang w:val="es-ES"/>
                          </w:rPr>
                        </m:ctrlPr>
                      </m:sSupPr>
                      <m:e>
                        <m:d>
                          <m:dPr>
                            <m:begChr m:val="|"/>
                            <m:endChr m:val="|"/>
                            <m:ctrlPr>
                              <w:rPr>
                                <w:rFonts w:ascii="Cambria Math" w:hAnsi="Cambria Math"/>
                                <w:i/>
                                <w:lang w:val="es-ES"/>
                              </w:rPr>
                            </m:ctrlPr>
                          </m:dPr>
                          <m:e>
                            <m:sSup>
                              <m:sSupPr>
                                <m:ctrlPr>
                                  <w:rPr>
                                    <w:rFonts w:ascii="Cambria Math" w:hAnsi="Cambria Math"/>
                                    <w:i/>
                                    <w:lang w:val="es-ES"/>
                                  </w:rPr>
                                </m:ctrlPr>
                              </m:sSupPr>
                              <m:e>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lang w:val="es-ES"/>
                                          </w:rPr>
                                          <m:t>ϕ</m:t>
                                        </m:r>
                                      </m:e>
                                      <m:sub>
                                        <m:r>
                                          <w:rPr>
                                            <w:rFonts w:ascii="Cambria Math"/>
                                            <w:lang w:val="es-ES"/>
                                          </w:rPr>
                                          <m:t>ref</m:t>
                                        </m:r>
                                      </m:sub>
                                    </m:sSub>
                                  </m:e>
                                </m:d>
                              </m:e>
                              <m:sup>
                                <m:r>
                                  <w:rPr>
                                    <w:rFonts w:ascii="Cambria Math"/>
                                    <w:lang w:val="es-ES"/>
                                  </w:rPr>
                                  <m:t>H</m:t>
                                </m:r>
                              </m:sup>
                            </m:sSup>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lang w:val="es-ES"/>
                                      </w:rPr>
                                      <m:t>ϕ</m:t>
                                    </m:r>
                                  </m:e>
                                  <m:sub>
                                    <m:r>
                                      <w:rPr>
                                        <w:rFonts w:ascii="Cambria Math"/>
                                        <w:lang w:val="es-ES"/>
                                      </w:rPr>
                                      <m:t>k</m:t>
                                    </m:r>
                                  </m:sub>
                                </m:sSub>
                              </m:e>
                            </m:d>
                          </m:e>
                        </m:d>
                      </m:e>
                      <m:sup>
                        <m:r>
                          <w:rPr>
                            <w:rFonts w:ascii="Cambria Math"/>
                            <w:lang w:val="es-ES"/>
                          </w:rPr>
                          <m:t>2</m:t>
                        </m:r>
                      </m:sup>
                    </m:sSup>
                  </m:num>
                  <m:den>
                    <m:d>
                      <m:dPr>
                        <m:ctrlPr>
                          <w:rPr>
                            <w:rFonts w:ascii="Cambria Math" w:hAnsi="Cambria Math"/>
                            <w:i/>
                            <w:lang w:val="es-ES"/>
                          </w:rPr>
                        </m:ctrlPr>
                      </m:dPr>
                      <m:e>
                        <m:sSup>
                          <m:sSupPr>
                            <m:ctrlPr>
                              <w:rPr>
                                <w:rFonts w:ascii="Cambria Math" w:hAnsi="Cambria Math"/>
                                <w:i/>
                                <w:lang w:val="es-ES"/>
                              </w:rPr>
                            </m:ctrlPr>
                          </m:sSupPr>
                          <m:e>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lang w:val="es-ES"/>
                                      </w:rPr>
                                      <m:t>ϕ</m:t>
                                    </m:r>
                                  </m:e>
                                  <m:sub>
                                    <m:r>
                                      <w:rPr>
                                        <w:rFonts w:ascii="Cambria Math"/>
                                        <w:lang w:val="es-ES"/>
                                      </w:rPr>
                                      <m:t>ref</m:t>
                                    </m:r>
                                  </m:sub>
                                </m:sSub>
                              </m:e>
                            </m:d>
                          </m:e>
                          <m:sup>
                            <m:r>
                              <w:rPr>
                                <w:rFonts w:ascii="Cambria Math"/>
                                <w:lang w:val="es-ES"/>
                              </w:rPr>
                              <m:t>H</m:t>
                            </m:r>
                          </m:sup>
                        </m:sSup>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lang w:val="es-ES"/>
                                  </w:rPr>
                                  <m:t>ϕ</m:t>
                                </m:r>
                              </m:e>
                              <m:sub>
                                <m:r>
                                  <w:rPr>
                                    <w:rFonts w:ascii="Cambria Math"/>
                                    <w:lang w:val="es-ES"/>
                                  </w:rPr>
                                  <m:t>ref</m:t>
                                </m:r>
                              </m:sub>
                            </m:sSub>
                          </m:e>
                        </m:d>
                      </m:e>
                    </m:d>
                    <m:d>
                      <m:dPr>
                        <m:ctrlPr>
                          <w:rPr>
                            <w:rFonts w:ascii="Cambria Math" w:hAnsi="Cambria Math"/>
                            <w:i/>
                            <w:lang w:val="es-ES"/>
                          </w:rPr>
                        </m:ctrlPr>
                      </m:dPr>
                      <m:e>
                        <m:sSup>
                          <m:sSupPr>
                            <m:ctrlPr>
                              <w:rPr>
                                <w:rFonts w:ascii="Cambria Math" w:hAnsi="Cambria Math"/>
                                <w:i/>
                                <w:lang w:val="es-ES"/>
                              </w:rPr>
                            </m:ctrlPr>
                          </m:sSupPr>
                          <m:e>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lang w:val="es-ES"/>
                                      </w:rPr>
                                      <m:t>ϕ</m:t>
                                    </m:r>
                                  </m:e>
                                  <m:sub>
                                    <m:r>
                                      <w:rPr>
                                        <w:rFonts w:ascii="Cambria Math"/>
                                        <w:lang w:val="es-ES"/>
                                      </w:rPr>
                                      <m:t>k</m:t>
                                    </m:r>
                                  </m:sub>
                                </m:sSub>
                              </m:e>
                            </m:d>
                          </m:e>
                          <m:sup>
                            <m:r>
                              <w:rPr>
                                <w:rFonts w:ascii="Cambria Math"/>
                                <w:lang w:val="es-ES"/>
                              </w:rPr>
                              <m:t>H</m:t>
                            </m:r>
                          </m:sup>
                        </m:sSup>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lang w:val="es-ES"/>
                                  </w:rPr>
                                  <m:t>ϕ</m:t>
                                </m:r>
                              </m:e>
                              <m:sub>
                                <m:r>
                                  <w:rPr>
                                    <w:rFonts w:ascii="Cambria Math"/>
                                    <w:lang w:val="es-ES"/>
                                  </w:rPr>
                                  <m:t>k</m:t>
                                </m:r>
                              </m:sub>
                            </m:sSub>
                          </m:e>
                        </m:d>
                      </m:e>
                    </m:d>
                  </m:den>
                </m:f>
                <m:r>
                  <w:rPr>
                    <w:rFonts w:ascii="Cambria Math"/>
                    <w:lang w:val="es-ES"/>
                  </w:rPr>
                  <m:t>,</m:t>
                </m:r>
              </m:oMath>
            </m:oMathPara>
          </w:p>
        </w:tc>
        <w:tc>
          <w:tcPr>
            <w:tcW w:w="856" w:type="dxa"/>
          </w:tcPr>
          <w:p w14:paraId="60616C0B" w14:textId="77777777" w:rsidR="002E2528" w:rsidRDefault="002E2528" w:rsidP="002E2528">
            <w:pPr>
              <w:rPr>
                <w:lang w:val="es-ES"/>
              </w:rPr>
            </w:pPr>
          </w:p>
          <w:p w14:paraId="71449B82" w14:textId="27A017D1" w:rsidR="002E2528" w:rsidRPr="002E2528" w:rsidRDefault="002E2528" w:rsidP="002E2528">
            <w:pPr>
              <w:rPr>
                <w:lang w:val="es-ES"/>
              </w:rPr>
            </w:pPr>
            <w:r w:rsidRPr="002E2528">
              <w:rPr>
                <w:lang w:val="es-ES"/>
              </w:rPr>
              <w:t>(</w:t>
            </w:r>
            <w:r w:rsidR="00E65DC9">
              <w:rPr>
                <w:lang w:val="es-ES"/>
              </w:rPr>
              <w:t>8</w:t>
            </w:r>
            <w:r w:rsidRPr="002E2528">
              <w:rPr>
                <w:lang w:val="es-ES"/>
              </w:rPr>
              <w:t>)</w:t>
            </w:r>
          </w:p>
        </w:tc>
      </w:tr>
    </w:tbl>
    <w:p w14:paraId="05AD0F6D" w14:textId="3DDA3B2E" w:rsidR="002E2528" w:rsidRDefault="002E2528" w:rsidP="00FB73A9"/>
    <w:p w14:paraId="7F477587" w14:textId="638520C5" w:rsidR="002E2528" w:rsidRPr="002E2528" w:rsidRDefault="002E2528" w:rsidP="002E2528">
      <w:pPr>
        <w:rPr>
          <w:lang w:val="es-ES"/>
        </w:rPr>
      </w:pPr>
      <w:r w:rsidRPr="002E2528">
        <w:rPr>
          <w:lang w:val="es-ES"/>
        </w:rPr>
        <w:t xml:space="preserve">Donde </w:t>
      </w:r>
      <m:oMath>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ϕ</m:t>
                </m:r>
              </m:e>
              <m:sub>
                <m:r>
                  <w:rPr>
                    <w:rFonts w:ascii="Cambria Math" w:hAnsi="Cambria Math"/>
                    <w:lang w:val="es-ES"/>
                  </w:rPr>
                  <m:t>ref</m:t>
                </m:r>
              </m:sub>
            </m:sSub>
          </m:e>
        </m:d>
      </m:oMath>
      <w:r w:rsidRPr="002E2528">
        <w:rPr>
          <w:lang w:val="es-ES"/>
        </w:rPr>
        <w:t xml:space="preserve"> es el vector singular (modo) en el pico de la resonancia y </w:t>
      </w:r>
      <m:oMath>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lang w:val="es-ES"/>
                  </w:rPr>
                  <m:t>ϕ</m:t>
                </m:r>
              </m:e>
              <m:sub>
                <m:r>
                  <w:rPr>
                    <w:rFonts w:ascii="Cambria Math"/>
                    <w:lang w:val="es-ES"/>
                  </w:rPr>
                  <m:t>k</m:t>
                </m:r>
              </m:sub>
            </m:sSub>
          </m:e>
        </m:d>
      </m:oMath>
      <w:r w:rsidRPr="002E2528">
        <w:rPr>
          <w:lang w:val="es-ES"/>
        </w:rPr>
        <w:t xml:space="preserve"> es un vector singular alrededor de la vecindad de una resonancia. Normalmente, como regla general, el valor umbral de 0,8 se utiliza para considerar la similitud entre dos modos, aunque este criterio dependerá de cada análisis.</w:t>
      </w:r>
    </w:p>
    <w:p w14:paraId="539A0E38" w14:textId="77777777" w:rsidR="00203D3E" w:rsidRDefault="00203D3E" w:rsidP="002E2528">
      <w:pPr>
        <w:rPr>
          <w:lang w:val="es-ES"/>
        </w:rPr>
      </w:pPr>
    </w:p>
    <w:p w14:paraId="7374C2B0" w14:textId="503C1FC3" w:rsidR="002E2528" w:rsidRPr="002E2528" w:rsidRDefault="002E2528" w:rsidP="002E2528">
      <w:pPr>
        <w:rPr>
          <w:lang w:val="es-ES"/>
        </w:rPr>
      </w:pPr>
      <w:r w:rsidRPr="002E2528">
        <w:rPr>
          <w:lang w:val="es-ES"/>
        </w:rPr>
        <w:t xml:space="preserve">Una vez definido el rango de frecuencia del modo, por transformada inversa de Fourier de los espectros de valor singular, se obtiene la función de autocorrelación. A partir de esto, se estiman la frecuencia </w:t>
      </w:r>
      <m:oMath>
        <m:sSub>
          <m:sSubPr>
            <m:ctrlPr>
              <w:rPr>
                <w:rFonts w:ascii="Cambria Math" w:hAnsi="Cambria Math"/>
                <w:i/>
                <w:lang w:val="es-ES"/>
              </w:rPr>
            </m:ctrlPr>
          </m:sSubPr>
          <m:e>
            <m:r>
              <w:rPr>
                <w:rFonts w:ascii="Cambria Math"/>
                <w:lang w:val="es-ES"/>
              </w:rPr>
              <m:t>ω</m:t>
            </m:r>
          </m:e>
          <m:sub>
            <m:r>
              <w:rPr>
                <w:rFonts w:ascii="Cambria Math"/>
                <w:lang w:val="es-ES"/>
              </w:rPr>
              <m:t>d</m:t>
            </m:r>
          </m:sub>
        </m:sSub>
      </m:oMath>
      <w:r w:rsidR="00203D3E">
        <w:rPr>
          <w:rFonts w:eastAsiaTheme="minorEastAsia"/>
          <w:lang w:val="es-ES"/>
        </w:rPr>
        <w:t xml:space="preserve"> </w:t>
      </w:r>
      <w:r w:rsidRPr="002E2528">
        <w:rPr>
          <w:lang w:val="es-ES"/>
        </w:rPr>
        <w:t xml:space="preserve">y la relación de amortiguamiento </w:t>
      </w:r>
      <w:r w:rsidRPr="002E2528">
        <w:rPr>
          <w:i/>
          <w:iCs/>
          <w:lang w:val="es-ES"/>
        </w:rPr>
        <w:t>ζ</w:t>
      </w:r>
      <w:r w:rsidRPr="002E2528">
        <w:rPr>
          <w:lang w:val="es-ES"/>
        </w:rPr>
        <w:t>. La amplitud se extrae directamente del valor singular. La frecuencia se obtiene a partir del número de cruces por cero que se tenga en la ventana extraída de la función de autocorrelación, y la relación de amortiguamiento de la definición del decremento logarítmico como</w:t>
      </w:r>
      <w:r w:rsidR="004E26F9">
        <w:rPr>
          <w:lang w:val="es-ES"/>
        </w:rPr>
        <w:t xml:space="preserve"> </w:t>
      </w:r>
      <w:r w:rsidRPr="002E2528">
        <w:rPr>
          <w:lang w:val="es-ES"/>
        </w:rPr>
        <w:fldChar w:fldCharType="begin" w:fldLock="1"/>
      </w:r>
      <w:r w:rsidR="00775846">
        <w:rPr>
          <w:lang w:val="es-ES"/>
        </w:rPr>
        <w:instrText>ADDIN CSL_CITATION {"citationItems":[{"id":"ITEM-1","itemData":{"ISBN":"9789073802919","abstract":"An autonomously-developed, refined Frequency Domain Decomposition (FDD) algorithm implemented within MATLAB is applied to the modal dynamic identification of civil frame buildings subjected to a set of strong ground motions. The performed research deals, as a necessary validation condition, with pseudo-experimental signals generated prior to the dynamic identification, from the numerical response of several shear-type frames. Strong motion modal parameters are then extracted and estimated successfully at given seismic input, taken as base excitation. Results turn-out very much consistent with targeted values, with quite limited errors in the modal parameter estimates, including for the modal damping ratios, ranging from low to high values. Notice that seismic excitation responses shall not fulfill traditional input assumptions of FDD techniques. This highlights the consistency of the present refined FDD algorithm in such a challenging framework. This paper shows that, in principle, a comprehensive modal dynamic identification of frame buildings through a refined FDD algorithm looks possible at seismic input.","author":[{"dropping-particle":"","family":"Pioldi","given":"F.","non-dropping-particle":"","parse-names":false,"suffix":""},{"dropping-particle":"","family":"Ferrari","given":"R.","non-dropping-particle":"","parse-names":false,"suffix":""},{"dropping-particle":"","family":"Rizzi","given":"E.","non-dropping-particle":"","parse-names":false,"suffix":""}],"container-title":"Proceedings of ISMA 2014 - International Conference on Noise and Vibration Engineering and USD","id":"ITEM-1","issued":{"date-parts":[["2014"]]},"page":"3293-3308","title":"A refined FDD algorithm for Operational Modal Analysis of buildings under earthquake loading","type":"paper-conference"},"uris":["http://www.mendeley.com/documents/?uuid=7a4b93ac-cffc-4d67-a1e2-e6817832589b"]}],"mendeley":{"formattedCitation":"[24]","plainTextFormattedCitation":"[24]","previouslyFormattedCitation":"[24]"},"properties":{"noteIndex":0},"schema":"https://github.com/citation-style-language/schema/raw/master/csl-citation.json"}</w:instrText>
      </w:r>
      <w:r w:rsidRPr="002E2528">
        <w:rPr>
          <w:lang w:val="es-ES"/>
        </w:rPr>
        <w:fldChar w:fldCharType="separate"/>
      </w:r>
      <w:r w:rsidR="001F5C51" w:rsidRPr="001F5C51">
        <w:rPr>
          <w:noProof/>
          <w:lang w:val="es-ES"/>
        </w:rPr>
        <w:t>[24]</w:t>
      </w:r>
      <w:r w:rsidRPr="002E2528">
        <w:fldChar w:fldCharType="end"/>
      </w:r>
      <w:r w:rsidRPr="002E2528">
        <w:rPr>
          <w:lang w:val="es-ES"/>
        </w:rPr>
        <w:t>:</w:t>
      </w:r>
    </w:p>
    <w:p w14:paraId="781D235B" w14:textId="27AF6AE0" w:rsidR="002E2528" w:rsidRDefault="002E2528" w:rsidP="00FB73A9"/>
    <w:tbl>
      <w:tblPr>
        <w:tblStyle w:val="TableGrid"/>
        <w:tblW w:w="4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836"/>
      </w:tblGrid>
      <w:tr w:rsidR="00E20FF0" w:rsidRPr="00E20FF0" w14:paraId="6DB62567" w14:textId="77777777" w:rsidTr="00E20FF0">
        <w:trPr>
          <w:trHeight w:val="442"/>
        </w:trPr>
        <w:tc>
          <w:tcPr>
            <w:tcW w:w="3741" w:type="dxa"/>
          </w:tcPr>
          <w:p w14:paraId="5FD58584" w14:textId="740A3AFE" w:rsidR="00E20FF0" w:rsidRPr="00E20FF0" w:rsidRDefault="00E20FF0" w:rsidP="00E20FF0">
            <w:pPr>
              <w:rPr>
                <w:lang w:val="es-ES"/>
              </w:rPr>
            </w:pPr>
            <m:oMathPara>
              <m:oMath>
                <m:r>
                  <w:rPr>
                    <w:rFonts w:ascii="Cambria Math"/>
                    <w:lang w:val="es-ES"/>
                  </w:rPr>
                  <w:lastRenderedPageBreak/>
                  <m:t>δ=</m:t>
                </m:r>
                <m:f>
                  <m:fPr>
                    <m:ctrlPr>
                      <w:rPr>
                        <w:rFonts w:ascii="Cambria Math" w:hAnsi="Cambria Math"/>
                        <w:i/>
                        <w:lang w:val="es-ES"/>
                      </w:rPr>
                    </m:ctrlPr>
                  </m:fPr>
                  <m:num>
                    <m:r>
                      <w:rPr>
                        <w:rFonts w:ascii="Cambria Math"/>
                        <w:lang w:val="es-ES"/>
                      </w:rPr>
                      <m:t>2</m:t>
                    </m:r>
                  </m:num>
                  <m:den>
                    <m:r>
                      <w:rPr>
                        <w:rFonts w:ascii="Cambria Math"/>
                        <w:lang w:val="es-ES"/>
                      </w:rPr>
                      <m:t>k</m:t>
                    </m:r>
                  </m:den>
                </m:f>
                <m:func>
                  <m:funcPr>
                    <m:ctrlPr>
                      <w:rPr>
                        <w:rFonts w:ascii="Cambria Math" w:hAnsi="Cambria Math"/>
                        <w:i/>
                        <w:lang w:val="es-ES"/>
                      </w:rPr>
                    </m:ctrlPr>
                  </m:funcPr>
                  <m:fName>
                    <m:r>
                      <w:rPr>
                        <w:rFonts w:ascii="Cambria Math"/>
                        <w:lang w:val="es-ES"/>
                      </w:rPr>
                      <m:t>ln</m:t>
                    </m:r>
                  </m:fName>
                  <m:e>
                    <m:d>
                      <m:dPr>
                        <m:ctrlPr>
                          <w:rPr>
                            <w:rFonts w:ascii="Cambria Math" w:hAnsi="Cambria Math"/>
                            <w:i/>
                            <w:lang w:val="es-ES"/>
                          </w:rPr>
                        </m:ctrlPr>
                      </m:dPr>
                      <m:e>
                        <m:f>
                          <m:fPr>
                            <m:ctrlPr>
                              <w:rPr>
                                <w:rFonts w:ascii="Cambria Math" w:hAnsi="Cambria Math"/>
                                <w:i/>
                                <w:lang w:val="es-ES"/>
                              </w:rPr>
                            </m:ctrlPr>
                          </m:fPr>
                          <m:num>
                            <m:sSub>
                              <m:sSubPr>
                                <m:ctrlPr>
                                  <w:rPr>
                                    <w:rFonts w:ascii="Cambria Math" w:hAnsi="Cambria Math"/>
                                    <w:i/>
                                    <w:lang w:val="es-ES"/>
                                  </w:rPr>
                                </m:ctrlPr>
                              </m:sSubPr>
                              <m:e>
                                <m:r>
                                  <w:rPr>
                                    <w:rFonts w:ascii="Cambria Math"/>
                                    <w:lang w:val="es-ES"/>
                                  </w:rPr>
                                  <m:t>r</m:t>
                                </m:r>
                              </m:e>
                              <m:sub>
                                <m:r>
                                  <w:rPr>
                                    <w:rFonts w:ascii="Cambria Math"/>
                                    <w:lang w:val="es-ES"/>
                                  </w:rPr>
                                  <m:t>o</m:t>
                                </m:r>
                              </m:sub>
                            </m:sSub>
                          </m:num>
                          <m:den>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lang w:val="es-ES"/>
                                      </w:rPr>
                                      <m:t>r</m:t>
                                    </m:r>
                                  </m:e>
                                  <m:sub>
                                    <m:r>
                                      <w:rPr>
                                        <w:rFonts w:ascii="Cambria Math"/>
                                        <w:lang w:val="es-ES"/>
                                      </w:rPr>
                                      <m:t>k</m:t>
                                    </m:r>
                                  </m:sub>
                                </m:sSub>
                              </m:e>
                            </m:d>
                          </m:den>
                        </m:f>
                      </m:e>
                    </m:d>
                  </m:e>
                </m:func>
                <m:r>
                  <w:rPr>
                    <w:rFonts w:ascii="Cambria Math"/>
                    <w:lang w:val="es-ES"/>
                  </w:rPr>
                  <m:t>,</m:t>
                </m:r>
              </m:oMath>
            </m:oMathPara>
          </w:p>
        </w:tc>
        <w:tc>
          <w:tcPr>
            <w:tcW w:w="836" w:type="dxa"/>
          </w:tcPr>
          <w:p w14:paraId="1D700680" w14:textId="7EDD6387" w:rsidR="00E20FF0" w:rsidRPr="00E20FF0" w:rsidRDefault="00E20FF0" w:rsidP="00E20FF0">
            <w:pPr>
              <w:rPr>
                <w:lang w:val="es-ES"/>
              </w:rPr>
            </w:pPr>
            <w:r w:rsidRPr="00E20FF0">
              <w:rPr>
                <w:lang w:val="es-ES"/>
              </w:rPr>
              <w:t>(</w:t>
            </w:r>
            <w:r w:rsidR="00E65DC9">
              <w:rPr>
                <w:lang w:val="es-ES"/>
              </w:rPr>
              <w:t>9</w:t>
            </w:r>
            <w:r w:rsidRPr="00E20FF0">
              <w:rPr>
                <w:lang w:val="es-ES"/>
              </w:rPr>
              <w:t>)</w:t>
            </w:r>
          </w:p>
        </w:tc>
      </w:tr>
    </w:tbl>
    <w:p w14:paraId="0FA3D4F1" w14:textId="77777777" w:rsidR="00E20FF0" w:rsidRDefault="00E20FF0" w:rsidP="00FB73A9"/>
    <w:p w14:paraId="59C50E9C" w14:textId="57032679" w:rsidR="00E20FF0" w:rsidRDefault="00E20FF0" w:rsidP="00E20FF0">
      <w:pPr>
        <w:rPr>
          <w:lang w:val="es-ES"/>
        </w:rPr>
      </w:pPr>
      <w:r w:rsidRPr="00E20FF0">
        <w:rPr>
          <w:lang w:val="es-ES"/>
        </w:rPr>
        <w:t xml:space="preserve">donde </w:t>
      </w:r>
      <m:oMath>
        <m:sSub>
          <m:sSubPr>
            <m:ctrlPr>
              <w:rPr>
                <w:rFonts w:ascii="Cambria Math" w:hAnsi="Cambria Math"/>
                <w:i/>
                <w:lang w:val="es-ES"/>
              </w:rPr>
            </m:ctrlPr>
          </m:sSubPr>
          <m:e>
            <m:r>
              <w:rPr>
                <w:rFonts w:ascii="Cambria Math"/>
                <w:lang w:val="es-ES"/>
              </w:rPr>
              <m:t>r</m:t>
            </m:r>
          </m:e>
          <m:sub>
            <m:r>
              <w:rPr>
                <w:rFonts w:ascii="Cambria Math"/>
                <w:lang w:val="es-ES"/>
              </w:rPr>
              <m:t>o</m:t>
            </m:r>
          </m:sub>
        </m:sSub>
      </m:oMath>
      <w:r w:rsidRPr="00E20FF0">
        <w:rPr>
          <w:lang w:val="es-ES"/>
        </w:rPr>
        <w:t xml:space="preserve"> es el primer máximo y </w:t>
      </w:r>
      <m:oMath>
        <m:sSub>
          <m:sSubPr>
            <m:ctrlPr>
              <w:rPr>
                <w:rFonts w:ascii="Cambria Math" w:hAnsi="Cambria Math"/>
                <w:i/>
                <w:lang w:val="es-ES"/>
              </w:rPr>
            </m:ctrlPr>
          </m:sSubPr>
          <m:e>
            <m:r>
              <w:rPr>
                <w:rFonts w:ascii="Cambria Math"/>
                <w:lang w:val="es-ES"/>
              </w:rPr>
              <m:t>r</m:t>
            </m:r>
          </m:e>
          <m:sub>
            <m:r>
              <w:rPr>
                <w:rFonts w:ascii="Cambria Math"/>
                <w:lang w:val="es-ES"/>
              </w:rPr>
              <m:t>k</m:t>
            </m:r>
          </m:sub>
        </m:sSub>
      </m:oMath>
      <w:r w:rsidRPr="00E20FF0">
        <w:rPr>
          <w:lang w:val="es-ES"/>
        </w:rPr>
        <w:t xml:space="preserve"> el k-ésimo extremo de la ventana de autocorrelación. A partir de un ajuste lineal se obtiene el decremento logarítmico y se calcula el coeficiente de amortiguamiento según </w:t>
      </w:r>
      <w:r w:rsidR="004E26F9" w:rsidRPr="002E2528">
        <w:rPr>
          <w:lang w:val="es-ES"/>
        </w:rPr>
        <w:fldChar w:fldCharType="begin" w:fldLock="1"/>
      </w:r>
      <w:r w:rsidR="004E26F9">
        <w:rPr>
          <w:lang w:val="es-ES"/>
        </w:rPr>
        <w:instrText>ADDIN CSL_CITATION {"citationItems":[{"id":"ITEM-1","itemData":{"ISBN":"9789073802919","abstract":"An autonomously-developed, refined Frequency Domain Decomposition (FDD) algorithm implemented within MATLAB is applied to the modal dynamic identification of civil frame buildings subjected to a set of strong ground motions. The performed research deals, as a necessary validation condition, with pseudo-experimental signals generated prior to the dynamic identification, from the numerical response of several shear-type frames. Strong motion modal parameters are then extracted and estimated successfully at given seismic input, taken as base excitation. Results turn-out very much consistent with targeted values, with quite limited errors in the modal parameter estimates, including for the modal damping ratios, ranging from low to high values. Notice that seismic excitation responses shall not fulfill traditional input assumptions of FDD techniques. This highlights the consistency of the present refined FDD algorithm in such a challenging framework. This paper shows that, in principle, a comprehensive modal dynamic identification of frame buildings through a refined FDD algorithm looks possible at seismic input.","author":[{"dropping-particle":"","family":"Pioldi","given":"F.","non-dropping-particle":"","parse-names":false,"suffix":""},{"dropping-particle":"","family":"Ferrari","given":"R.","non-dropping-particle":"","parse-names":false,"suffix":""},{"dropping-particle":"","family":"Rizzi","given":"E.","non-dropping-particle":"","parse-names":false,"suffix":""}],"container-title":"Proceedings of ISMA 2014 - International Conference on Noise and Vibration Engineering and USD","id":"ITEM-1","issued":{"date-parts":[["2014"]]},"page":"3293-3308","title":"A refined FDD algorithm for Operational Modal Analysis of buildings under earthquake loading","type":"paper-conference"},"uris":["http://www.mendeley.com/documents/?uuid=7a4b93ac-cffc-4d67-a1e2-e6817832589b"]}],"mendeley":{"formattedCitation":"[24]","plainTextFormattedCitation":"[24]","previouslyFormattedCitation":"[24]"},"properties":{"noteIndex":0},"schema":"https://github.com/citation-style-language/schema/raw/master/csl-citation.json"}</w:instrText>
      </w:r>
      <w:r w:rsidR="004E26F9" w:rsidRPr="002E2528">
        <w:rPr>
          <w:lang w:val="es-ES"/>
        </w:rPr>
        <w:fldChar w:fldCharType="separate"/>
      </w:r>
      <w:r w:rsidR="004E26F9" w:rsidRPr="001F5C51">
        <w:rPr>
          <w:noProof/>
          <w:lang w:val="es-ES"/>
        </w:rPr>
        <w:t>[24]</w:t>
      </w:r>
      <w:r w:rsidR="004E26F9" w:rsidRPr="002E2528">
        <w:fldChar w:fldCharType="end"/>
      </w:r>
      <w:r w:rsidR="004E26F9">
        <w:t xml:space="preserve">, </w:t>
      </w:r>
      <w:r w:rsidRPr="00E20FF0">
        <w:rPr>
          <w:lang w:val="es-ES"/>
        </w:rPr>
        <w:t>de la siguiente manera:</w:t>
      </w:r>
    </w:p>
    <w:p w14:paraId="2D93D4E0" w14:textId="216EBEFB" w:rsidR="00E20FF0" w:rsidRDefault="00E20FF0" w:rsidP="00E20FF0">
      <w:pPr>
        <w:rPr>
          <w:lang w:val="es-ES"/>
        </w:rPr>
      </w:pPr>
    </w:p>
    <w:tbl>
      <w:tblPr>
        <w:tblStyle w:val="TableGrid"/>
        <w:tblW w:w="41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4"/>
        <w:gridCol w:w="765"/>
      </w:tblGrid>
      <w:tr w:rsidR="00E20FF0" w:rsidRPr="00E20FF0" w14:paraId="7DEAF1CF" w14:textId="77777777" w:rsidTr="00E20FF0">
        <w:trPr>
          <w:trHeight w:val="358"/>
        </w:trPr>
        <w:tc>
          <w:tcPr>
            <w:tcW w:w="3424" w:type="dxa"/>
          </w:tcPr>
          <w:p w14:paraId="059FBA19" w14:textId="33065AA8" w:rsidR="00E20FF0" w:rsidRPr="00E20FF0" w:rsidRDefault="00034236" w:rsidP="00E20FF0">
            <w:pPr>
              <w:rPr>
                <w:lang w:val="es-ES"/>
              </w:rPr>
            </w:pPr>
            <m:oMathPara>
              <m:oMath>
                <m:sSub>
                  <m:sSubPr>
                    <m:ctrlPr>
                      <w:rPr>
                        <w:rFonts w:ascii="Cambria Math" w:hAnsi="Cambria Math"/>
                        <w:i/>
                        <w:lang w:val="en-US"/>
                      </w:rPr>
                    </m:ctrlPr>
                  </m:sSubPr>
                  <m:e>
                    <m:r>
                      <w:rPr>
                        <w:rFonts w:ascii="Cambria Math"/>
                        <w:lang w:val="en-US"/>
                      </w:rPr>
                      <m:t>ξ</m:t>
                    </m:r>
                  </m:e>
                  <m:sub>
                    <m:r>
                      <w:rPr>
                        <w:rFonts w:ascii="Cambria Math"/>
                        <w:lang w:val="en-US"/>
                      </w:rPr>
                      <m:t>k</m:t>
                    </m:r>
                  </m:sub>
                </m:sSub>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δ</m:t>
                        </m:r>
                      </m:e>
                      <m:sub>
                        <m:r>
                          <w:rPr>
                            <w:rFonts w:ascii="Cambria Math"/>
                            <w:lang w:val="en-US"/>
                          </w:rPr>
                          <m:t>k</m:t>
                        </m:r>
                      </m:sub>
                    </m:sSub>
                  </m:num>
                  <m:den>
                    <m:rad>
                      <m:radPr>
                        <m:degHide m:val="1"/>
                        <m:ctrlPr>
                          <w:rPr>
                            <w:rFonts w:ascii="Cambria Math" w:hAnsi="Cambria Math"/>
                            <w:i/>
                            <w:lang w:val="en-US"/>
                          </w:rPr>
                        </m:ctrlPr>
                      </m:radPr>
                      <m:deg/>
                      <m:e>
                        <m:r>
                          <w:rPr>
                            <w:rFonts w:ascii="Cambria Math"/>
                            <w:lang w:val="en-US"/>
                          </w:rPr>
                          <m:t>4</m:t>
                        </m:r>
                        <m:sSup>
                          <m:sSupPr>
                            <m:ctrlPr>
                              <w:rPr>
                                <w:rFonts w:ascii="Cambria Math" w:hAnsi="Cambria Math"/>
                                <w:i/>
                                <w:lang w:val="en-US"/>
                              </w:rPr>
                            </m:ctrlPr>
                          </m:sSupPr>
                          <m:e>
                            <m:r>
                              <w:rPr>
                                <w:rFonts w:ascii="Cambria Math"/>
                                <w:lang w:val="en-US"/>
                              </w:rPr>
                              <m:t>π</m:t>
                            </m:r>
                          </m:e>
                          <m:sup>
                            <m:r>
                              <w:rPr>
                                <w:rFonts w:ascii="Cambria Math"/>
                                <w:lang w:val="en-US"/>
                              </w:rPr>
                              <m:t>2</m:t>
                            </m:r>
                          </m:sup>
                        </m:sSup>
                        <m:r>
                          <w:rPr>
                            <w:rFonts w:ascii="Cambria Math"/>
                            <w:lang w:val="en-US"/>
                          </w:rPr>
                          <m:t>+</m:t>
                        </m:r>
                        <m:sSubSup>
                          <m:sSubSupPr>
                            <m:ctrlPr>
                              <w:rPr>
                                <w:rFonts w:ascii="Cambria Math" w:hAnsi="Cambria Math"/>
                                <w:i/>
                                <w:lang w:val="en-US"/>
                              </w:rPr>
                            </m:ctrlPr>
                          </m:sSubSupPr>
                          <m:e>
                            <m:r>
                              <w:rPr>
                                <w:rFonts w:ascii="Cambria Math"/>
                                <w:lang w:val="en-US"/>
                              </w:rPr>
                              <m:t>δ</m:t>
                            </m:r>
                          </m:e>
                          <m:sub>
                            <m:r>
                              <w:rPr>
                                <w:rFonts w:ascii="Cambria Math"/>
                                <w:lang w:val="en-US"/>
                              </w:rPr>
                              <m:t>k</m:t>
                            </m:r>
                          </m:sub>
                          <m:sup>
                            <m:r>
                              <w:rPr>
                                <w:rFonts w:ascii="Cambria Math"/>
                                <w:lang w:val="en-US"/>
                              </w:rPr>
                              <m:t>2</m:t>
                            </m:r>
                          </m:sup>
                        </m:sSubSup>
                      </m:e>
                    </m:rad>
                  </m:den>
                </m:f>
                <m:r>
                  <w:rPr>
                    <w:rFonts w:ascii="Cambria Math"/>
                    <w:lang w:val="en-US"/>
                  </w:rPr>
                  <m:t>.</m:t>
                </m:r>
              </m:oMath>
            </m:oMathPara>
          </w:p>
        </w:tc>
        <w:tc>
          <w:tcPr>
            <w:tcW w:w="765" w:type="dxa"/>
          </w:tcPr>
          <w:p w14:paraId="5BB3059B" w14:textId="42FDC74D" w:rsidR="00E20FF0" w:rsidRPr="00E20FF0" w:rsidRDefault="00E20FF0" w:rsidP="00E20FF0">
            <w:pPr>
              <w:rPr>
                <w:lang w:val="es-ES"/>
              </w:rPr>
            </w:pPr>
            <w:r w:rsidRPr="00E20FF0">
              <w:rPr>
                <w:lang w:val="es-ES"/>
              </w:rPr>
              <w:t>(</w:t>
            </w:r>
            <w:r w:rsidR="00E65DC9">
              <w:rPr>
                <w:lang w:val="es-ES"/>
              </w:rPr>
              <w:t>10</w:t>
            </w:r>
            <w:r w:rsidRPr="00E20FF0">
              <w:rPr>
                <w:lang w:val="es-ES"/>
              </w:rPr>
              <w:t>)</w:t>
            </w:r>
          </w:p>
        </w:tc>
      </w:tr>
    </w:tbl>
    <w:p w14:paraId="25D58D78" w14:textId="1FCD88C2" w:rsidR="002E2528" w:rsidRDefault="002E2528" w:rsidP="00FB73A9"/>
    <w:p w14:paraId="2B044242" w14:textId="6DC124D8" w:rsidR="00E20FF0" w:rsidRDefault="00E20FF0" w:rsidP="00FB73A9">
      <w:pPr>
        <w:rPr>
          <w:lang w:val="es-ES"/>
        </w:rPr>
      </w:pPr>
      <w:r w:rsidRPr="00E20FF0">
        <w:rPr>
          <w:lang w:val="es-ES"/>
        </w:rPr>
        <w:t>Por último, se estudian las fases de los vectores singulares de cada resonancia</w:t>
      </w:r>
      <w:r w:rsidR="00507958">
        <w:rPr>
          <w:lang w:val="es-ES"/>
        </w:rPr>
        <w:t>,</w:t>
      </w:r>
      <w:r w:rsidRPr="00E20FF0">
        <w:rPr>
          <w:lang w:val="es-ES"/>
        </w:rPr>
        <w:t xml:space="preserve"> </w:t>
      </w:r>
      <w:r w:rsidR="00507958">
        <w:rPr>
          <w:lang w:val="es-ES"/>
        </w:rPr>
        <w:t>e</w:t>
      </w:r>
      <w:r w:rsidR="00203D3E">
        <w:rPr>
          <w:lang w:val="es-ES"/>
        </w:rPr>
        <w:t>stos</w:t>
      </w:r>
      <w:r w:rsidRPr="00E20FF0">
        <w:rPr>
          <w:lang w:val="es-ES"/>
        </w:rPr>
        <w:t xml:space="preserve"> tienen tantas coordenadas como</w:t>
      </w:r>
      <w:r>
        <w:rPr>
          <w:lang w:val="es-ES"/>
        </w:rPr>
        <w:t xml:space="preserve"> </w:t>
      </w:r>
      <w:r w:rsidRPr="00E20FF0">
        <w:rPr>
          <w:lang w:val="es-ES"/>
        </w:rPr>
        <w:t>número de detectores se utilicen en el análisis. Por lo tanto, las fases de cada coordenada muestran cómo se manifiesta cada resonancia en cada detector, por lo que es posible ver el tipo de vibración en estudio. Esto es particularmente interesante para rastrear el origen físico de cada resonancia.</w:t>
      </w:r>
      <w:r w:rsidR="009C5BC4">
        <w:rPr>
          <w:lang w:val="es-ES"/>
        </w:rPr>
        <w:t xml:space="preserve"> </w:t>
      </w:r>
    </w:p>
    <w:p w14:paraId="7385C389" w14:textId="6DAB657D" w:rsidR="009C5BC4" w:rsidRDefault="009C5BC4" w:rsidP="00FB73A9">
      <w:pPr>
        <w:rPr>
          <w:lang w:val="es-ES"/>
        </w:rPr>
      </w:pPr>
    </w:p>
    <w:p w14:paraId="4D91492E" w14:textId="6BE8E047" w:rsidR="009C5BC4" w:rsidRDefault="009C5BC4" w:rsidP="009C5BC4">
      <w:pPr>
        <w:rPr>
          <w:lang w:val="es-ES"/>
        </w:rPr>
      </w:pPr>
      <w:r w:rsidRPr="009C5BC4">
        <w:rPr>
          <w:lang w:val="es-ES"/>
        </w:rPr>
        <w:t xml:space="preserve">Ambas técnicas FDD y EFDD se usan ampliamente en </w:t>
      </w:r>
      <w:r w:rsidR="009C712B">
        <w:rPr>
          <w:lang w:val="es-ES"/>
        </w:rPr>
        <w:t xml:space="preserve">la industria para </w:t>
      </w:r>
      <w:r w:rsidRPr="009C5BC4">
        <w:rPr>
          <w:lang w:val="es-ES"/>
        </w:rPr>
        <w:t xml:space="preserve">el análisis de modos mecánicos de vibración.  Los siguientes apartados </w:t>
      </w:r>
      <w:r w:rsidR="00507958">
        <w:rPr>
          <w:lang w:val="es-ES"/>
        </w:rPr>
        <w:t>describen las primeras</w:t>
      </w:r>
      <w:r w:rsidRPr="009C5BC4">
        <w:rPr>
          <w:lang w:val="es-ES"/>
        </w:rPr>
        <w:t xml:space="preserve"> aplicaci</w:t>
      </w:r>
      <w:r w:rsidR="00507958">
        <w:rPr>
          <w:lang w:val="es-ES"/>
        </w:rPr>
        <w:t>ones</w:t>
      </w:r>
      <w:r w:rsidRPr="009C5BC4">
        <w:rPr>
          <w:lang w:val="es-ES"/>
        </w:rPr>
        <w:t xml:space="preserve"> de esta metodología en el contexto nuclear.</w:t>
      </w:r>
    </w:p>
    <w:p w14:paraId="5A2A0B14" w14:textId="33A3A621" w:rsidR="00F21030" w:rsidRDefault="00F21030" w:rsidP="00F21030"/>
    <w:p w14:paraId="2626D31E" w14:textId="2517C066" w:rsidR="005C3A78" w:rsidRPr="002434B1" w:rsidRDefault="00940D3C" w:rsidP="00E21D86">
      <w:pPr>
        <w:pStyle w:val="Heading1"/>
      </w:pPr>
      <w:r>
        <w:t>Datos analizados</w:t>
      </w:r>
    </w:p>
    <w:p w14:paraId="343991A9" w14:textId="15A8A32E" w:rsidR="001561A3" w:rsidRDefault="001561A3" w:rsidP="001561A3">
      <w:pPr>
        <w:rPr>
          <w:lang w:val="es-ES"/>
        </w:rPr>
      </w:pPr>
    </w:p>
    <w:p w14:paraId="389408A1" w14:textId="4D85422E" w:rsidR="001561A3" w:rsidRDefault="004F1959" w:rsidP="00F21030">
      <w:pPr>
        <w:rPr>
          <w:lang w:val="es-ES"/>
        </w:rPr>
      </w:pPr>
      <w:r>
        <w:rPr>
          <w:noProof/>
          <w:lang w:val="es-ES"/>
        </w:rPr>
        <mc:AlternateContent>
          <mc:Choice Requires="wpg">
            <w:drawing>
              <wp:anchor distT="0" distB="0" distL="114300" distR="114300" simplePos="0" relativeHeight="251674624" behindDoc="0" locked="0" layoutInCell="1" allowOverlap="1" wp14:anchorId="3B522C83" wp14:editId="4CEF067D">
                <wp:simplePos x="0" y="0"/>
                <wp:positionH relativeFrom="column">
                  <wp:posOffset>56268</wp:posOffset>
                </wp:positionH>
                <wp:positionV relativeFrom="paragraph">
                  <wp:posOffset>2618865</wp:posOffset>
                </wp:positionV>
                <wp:extent cx="2745746" cy="2331818"/>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2745746" cy="2331818"/>
                          <a:chOff x="32286" y="0"/>
                          <a:chExt cx="2745746" cy="2331818"/>
                        </a:xfrm>
                      </wpg:grpSpPr>
                      <wpg:grpSp>
                        <wpg:cNvPr id="6" name="Group 6"/>
                        <wpg:cNvGrpSpPr/>
                        <wpg:grpSpPr>
                          <a:xfrm>
                            <a:off x="63407" y="0"/>
                            <a:ext cx="2714625" cy="2047875"/>
                            <a:chOff x="31750" y="-35469"/>
                            <a:chExt cx="2714625" cy="2049360"/>
                          </a:xfrm>
                        </wpg:grpSpPr>
                        <pic:pic xmlns:pic="http://schemas.openxmlformats.org/drawingml/2006/picture">
                          <pic:nvPicPr>
                            <pic:cNvPr id="585" name="Picture 585" descr="Chart, diagram, schematic&#10;&#10;Description automatically generated"/>
                            <pic:cNvPicPr>
                              <a:picLocks noChangeAspect="1"/>
                            </pic:cNvPicPr>
                          </pic:nvPicPr>
                          <pic:blipFill rotWithShape="1">
                            <a:blip r:embed="rId12" cstate="print"/>
                            <a:srcRect l="984" r="43898"/>
                            <a:stretch/>
                          </pic:blipFill>
                          <pic:spPr bwMode="auto">
                            <a:xfrm>
                              <a:off x="31750" y="41275"/>
                              <a:ext cx="1717674" cy="1972616"/>
                            </a:xfrm>
                            <a:prstGeom prst="rect">
                              <a:avLst/>
                            </a:prstGeom>
                            <a:noFill/>
                            <a:ln>
                              <a:noFill/>
                            </a:ln>
                          </pic:spPr>
                        </pic:pic>
                        <pic:pic xmlns:pic="http://schemas.openxmlformats.org/drawingml/2006/picture">
                          <pic:nvPicPr>
                            <pic:cNvPr id="4" name="Picture 4" descr="Chart, diagram, schematic&#10;&#10;Description automatically generated"/>
                            <pic:cNvPicPr>
                              <a:picLocks noChangeAspect="1"/>
                            </pic:cNvPicPr>
                          </pic:nvPicPr>
                          <pic:blipFill rotWithShape="1">
                            <a:blip r:embed="rId12" cstate="print"/>
                            <a:srcRect l="66043" r="271"/>
                            <a:stretch/>
                          </pic:blipFill>
                          <pic:spPr bwMode="auto">
                            <a:xfrm>
                              <a:off x="1752600" y="-35469"/>
                              <a:ext cx="993775" cy="1986879"/>
                            </a:xfrm>
                            <a:prstGeom prst="rect">
                              <a:avLst/>
                            </a:prstGeom>
                            <a:noFill/>
                            <a:ln>
                              <a:noFill/>
                            </a:ln>
                            <a:extLst>
                              <a:ext uri="{53640926-AAD7-44D8-BBD7-CCE9431645EC}">
                                <a14:shadowObscured xmlns:a14="http://schemas.microsoft.com/office/drawing/2010/main"/>
                              </a:ext>
                            </a:extLst>
                          </pic:spPr>
                        </pic:pic>
                      </wpg:grpSp>
                      <wps:wsp>
                        <wps:cNvPr id="31" name="Text Box 31"/>
                        <wps:cNvSpPr txBox="1"/>
                        <wps:spPr>
                          <a:xfrm>
                            <a:off x="32286" y="1941928"/>
                            <a:ext cx="2745740" cy="389890"/>
                          </a:xfrm>
                          <a:prstGeom prst="rect">
                            <a:avLst/>
                          </a:prstGeom>
                          <a:solidFill>
                            <a:prstClr val="white"/>
                          </a:solidFill>
                          <a:ln>
                            <a:noFill/>
                          </a:ln>
                        </wps:spPr>
                        <wps:txbx>
                          <w:txbxContent>
                            <w:p w14:paraId="6F8CDC22" w14:textId="61471CEF" w:rsidR="004F1959" w:rsidRPr="0095027D" w:rsidRDefault="004F1959" w:rsidP="00E741B7">
                              <w:pPr>
                                <w:pStyle w:val="Caption"/>
                                <w:rPr>
                                  <w:rFonts w:ascii="Calibri" w:eastAsiaTheme="minorHAnsi" w:hAnsi="Calibri" w:cs="Calibri"/>
                                  <w:b/>
                                  <w:smallCaps/>
                                  <w:noProof/>
                                  <w:sz w:val="20"/>
                                  <w:szCs w:val="20"/>
                                  <w:lang w:eastAsia="en-US"/>
                                </w:rPr>
                              </w:pPr>
                              <w:r>
                                <w:t xml:space="preserve">Figura </w:t>
                              </w:r>
                              <w:fldSimple w:instr=" SEQ Figura \* ARABIC ">
                                <w:r>
                                  <w:rPr>
                                    <w:noProof/>
                                  </w:rPr>
                                  <w:t>2</w:t>
                                </w:r>
                              </w:fldSimple>
                              <w:r>
                                <w:t xml:space="preserve">: </w:t>
                              </w:r>
                              <w:r w:rsidRPr="00873D3D">
                                <w:t>Disposición</w:t>
                              </w:r>
                              <w:r>
                                <w:t xml:space="preserve"> radial y axial</w:t>
                              </w:r>
                              <w:r w:rsidRPr="00873D3D">
                                <w:t xml:space="preserve"> </w:t>
                              </w:r>
                              <w:r>
                                <w:t>(marcados en rojo)</w:t>
                              </w:r>
                              <w:r w:rsidRPr="00873D3D">
                                <w:t xml:space="preserve"> de los detectores de neutrones incore</w:t>
                              </w:r>
                              <w:r>
                                <w:t xml:space="preserve"> </w:t>
                              </w:r>
                              <w:r w:rsidRPr="00873D3D">
                                <w:t xml:space="preserve">en el reactor </w:t>
                              </w:r>
                              <w:r>
                                <w:t>estudia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522C83" id="Group 32" o:spid="_x0000_s1027" style="position:absolute;left:0;text-align:left;margin-left:4.45pt;margin-top:206.2pt;width:216.2pt;height:183.6pt;z-index:251674624;mso-width-relative:margin;mso-height-relative:margin" coordorigin="322" coordsize="27457,23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">
                <v:group id="Group 6" o:spid="_x0000_s1028" style="position:absolute;left:634;width:27146;height:20478" coordorigin="317,-354" coordsize="27146,20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5" o:spid="_x0000_s1029" type="#_x0000_t75" alt="Chart, diagram, schematic&#10;&#10;Description automatically generated" style="position:absolute;left:317;top:412;width:17177;height:19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">
                    <v:imagedata r:id="rId13" o:title="Chart, diagram, schematic&#10;&#10;Description automatically generated" cropleft="645f" cropright="28769f"/>
                  </v:shape>
                  <v:shape id="Picture 4" o:spid="_x0000_s1030" type="#_x0000_t75" alt="Chart, diagram, schematic&#10;&#10;Description automatically generated" style="position:absolute;left:17526;top:-354;width:9937;height:19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">
                    <v:imagedata r:id="rId13" o:title="Chart, diagram, schematic&#10;&#10;Description automatically generated" cropleft="43282f" cropright="178f"/>
                  </v:shape>
                </v:group>
                <v:shape id="Text Box 31" o:spid="_x0000_s1031" type="#_x0000_t202" style="position:absolute;left:322;top:19419;width:27458;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6F8CDC22" w14:textId="61471CEF" w:rsidR="004F1959" w:rsidRPr="0095027D" w:rsidRDefault="004F1959" w:rsidP="00E741B7">
                        <w:pPr>
                          <w:pStyle w:val="Caption"/>
                          <w:rPr>
                            <w:rFonts w:ascii="Calibri" w:eastAsiaTheme="minorHAnsi" w:hAnsi="Calibri" w:cs="Calibri"/>
                            <w:b/>
                            <w:smallCaps/>
                            <w:noProof/>
                            <w:sz w:val="20"/>
                            <w:szCs w:val="20"/>
                            <w:lang w:eastAsia="en-US"/>
                          </w:rPr>
                        </w:pPr>
                        <w:r>
                          <w:t xml:space="preserve">Figura </w:t>
                        </w:r>
                        <w:fldSimple w:instr=" SEQ Figura \* ARABIC ">
                          <w:r>
                            <w:rPr>
                              <w:noProof/>
                            </w:rPr>
                            <w:t>2</w:t>
                          </w:r>
                        </w:fldSimple>
                        <w:r>
                          <w:t xml:space="preserve">: </w:t>
                        </w:r>
                        <w:r w:rsidRPr="00873D3D">
                          <w:t>Disposición</w:t>
                        </w:r>
                        <w:r>
                          <w:t xml:space="preserve"> radial y axial</w:t>
                        </w:r>
                        <w:r w:rsidRPr="00873D3D">
                          <w:t xml:space="preserve"> </w:t>
                        </w:r>
                        <w:r>
                          <w:t>(marcados en rojo)</w:t>
                        </w:r>
                        <w:r w:rsidRPr="00873D3D">
                          <w:t xml:space="preserve"> de los detectores de neutrones incore</w:t>
                        </w:r>
                        <w:r>
                          <w:t xml:space="preserve"> </w:t>
                        </w:r>
                        <w:r w:rsidRPr="00873D3D">
                          <w:t xml:space="preserve">en el reactor </w:t>
                        </w:r>
                        <w:r>
                          <w:t>estudiado</w:t>
                        </w:r>
                      </w:p>
                    </w:txbxContent>
                  </v:textbox>
                </v:shape>
                <w10:wrap type="topAndBottom"/>
              </v:group>
            </w:pict>
          </mc:Fallback>
        </mc:AlternateContent>
      </w:r>
      <w:r w:rsidR="00CF4E96">
        <w:rPr>
          <w:lang w:val="es-ES"/>
        </w:rPr>
        <w:t>E</w:t>
      </w:r>
      <w:r w:rsidR="00507958">
        <w:rPr>
          <w:lang w:val="es-ES"/>
        </w:rPr>
        <w:t>n</w:t>
      </w:r>
      <w:r w:rsidR="000C44E9">
        <w:rPr>
          <w:lang w:val="es-ES"/>
        </w:rPr>
        <w:t xml:space="preserve"> los reactores nucleares,</w:t>
      </w:r>
      <w:r w:rsidR="00507958">
        <w:rPr>
          <w:lang w:val="es-ES"/>
        </w:rPr>
        <w:t xml:space="preserve"> </w:t>
      </w:r>
      <w:r w:rsidR="000C44E9">
        <w:rPr>
          <w:lang w:val="es-ES"/>
        </w:rPr>
        <w:t xml:space="preserve">el flujo </w:t>
      </w:r>
      <w:r w:rsidR="00CF4E96">
        <w:rPr>
          <w:lang w:val="es-ES"/>
        </w:rPr>
        <w:t>neutrónico generalmente se capta</w:t>
      </w:r>
      <w:r w:rsidR="000C44E9">
        <w:rPr>
          <w:lang w:val="es-ES"/>
        </w:rPr>
        <w:t xml:space="preserve"> a través de sensores ubicados fuera y dentro del núcleo. </w:t>
      </w:r>
      <w:r w:rsidR="005C3A78">
        <w:rPr>
          <w:lang w:val="es-ES"/>
        </w:rPr>
        <w:t>los</w:t>
      </w:r>
      <w:r w:rsidR="000C44E9">
        <w:rPr>
          <w:lang w:val="es-ES"/>
        </w:rPr>
        <w:t xml:space="preserve"> reactor</w:t>
      </w:r>
      <w:r w:rsidR="005C3A78">
        <w:rPr>
          <w:lang w:val="es-ES"/>
        </w:rPr>
        <w:t>es estudiados son</w:t>
      </w:r>
      <w:r w:rsidR="000C44E9">
        <w:rPr>
          <w:lang w:val="es-ES"/>
        </w:rPr>
        <w:t xml:space="preserve"> </w:t>
      </w:r>
      <w:r w:rsidR="00FD37DA">
        <w:rPr>
          <w:lang w:val="es-ES"/>
        </w:rPr>
        <w:t xml:space="preserve">dos </w:t>
      </w:r>
      <w:r w:rsidR="000C44E9">
        <w:rPr>
          <w:lang w:val="es-ES"/>
        </w:rPr>
        <w:t>PWR</w:t>
      </w:r>
      <w:r w:rsidR="005C3A78">
        <w:rPr>
          <w:lang w:val="es-ES"/>
        </w:rPr>
        <w:t xml:space="preserve">-KWU </w:t>
      </w:r>
      <w:r w:rsidR="000C44E9">
        <w:rPr>
          <w:lang w:val="es-ES"/>
        </w:rPr>
        <w:t xml:space="preserve">de </w:t>
      </w:r>
      <w:r w:rsidR="005C3A78">
        <w:rPr>
          <w:lang w:val="es-ES"/>
        </w:rPr>
        <w:t xml:space="preserve">tres y </w:t>
      </w:r>
      <w:r w:rsidR="000C44E9">
        <w:rPr>
          <w:lang w:val="es-ES"/>
        </w:rPr>
        <w:t xml:space="preserve">cuatro lazos. </w:t>
      </w:r>
      <w:r w:rsidR="000C44E9" w:rsidRPr="000C44E9">
        <w:rPr>
          <w:lang w:val="es-ES"/>
        </w:rPr>
        <w:t>En est</w:t>
      </w:r>
      <w:r w:rsidR="005C3A78">
        <w:rPr>
          <w:lang w:val="es-ES"/>
        </w:rPr>
        <w:t>os</w:t>
      </w:r>
      <w:r w:rsidR="000C44E9" w:rsidRPr="000C44E9">
        <w:rPr>
          <w:lang w:val="es-ES"/>
        </w:rPr>
        <w:t xml:space="preserve"> caso</w:t>
      </w:r>
      <w:r w:rsidR="005C3A78">
        <w:rPr>
          <w:lang w:val="es-ES"/>
        </w:rPr>
        <w:t>s</w:t>
      </w:r>
      <w:r w:rsidR="000C44E9" w:rsidRPr="000C44E9">
        <w:rPr>
          <w:lang w:val="es-ES"/>
        </w:rPr>
        <w:t xml:space="preserve">, el flujo neutrónico se </w:t>
      </w:r>
      <w:r w:rsidR="000C44E9">
        <w:rPr>
          <w:lang w:val="es-ES"/>
        </w:rPr>
        <w:t>recoge</w:t>
      </w:r>
      <w:r w:rsidR="000C44E9" w:rsidRPr="000C44E9">
        <w:rPr>
          <w:lang w:val="es-ES"/>
        </w:rPr>
        <w:t xml:space="preserve"> gracias a</w:t>
      </w:r>
      <w:r w:rsidR="005C3A78">
        <w:rPr>
          <w:lang w:val="es-ES"/>
        </w:rPr>
        <w:t xml:space="preserve"> 36 y</w:t>
      </w:r>
      <w:r w:rsidR="000C44E9" w:rsidRPr="000C44E9">
        <w:rPr>
          <w:lang w:val="es-ES"/>
        </w:rPr>
        <w:t xml:space="preserve"> 48 detectores incore</w:t>
      </w:r>
      <w:r w:rsidR="005C3A78">
        <w:rPr>
          <w:lang w:val="es-ES"/>
        </w:rPr>
        <w:t xml:space="preserve"> respectivamente</w:t>
      </w:r>
      <w:r w:rsidR="000C44E9" w:rsidRPr="000C44E9">
        <w:rPr>
          <w:lang w:val="es-ES"/>
        </w:rPr>
        <w:t xml:space="preserve"> y 8 excore</w:t>
      </w:r>
      <w:r w:rsidR="005C3A78">
        <w:rPr>
          <w:lang w:val="es-ES"/>
        </w:rPr>
        <w:t xml:space="preserve"> en ambos casos</w:t>
      </w:r>
      <w:r w:rsidR="000C44E9" w:rsidRPr="000C44E9">
        <w:rPr>
          <w:lang w:val="es-ES"/>
        </w:rPr>
        <w:t xml:space="preserve">. En la Figura </w:t>
      </w:r>
      <w:r w:rsidR="005C3A78">
        <w:rPr>
          <w:lang w:val="es-ES"/>
        </w:rPr>
        <w:t>2</w:t>
      </w:r>
      <w:r w:rsidR="000C44E9" w:rsidRPr="000C44E9">
        <w:rPr>
          <w:lang w:val="es-ES"/>
        </w:rPr>
        <w:t>, a la izquierda, se representan en rojo las posiciones radiales de las lanzas de instrumentación incore</w:t>
      </w:r>
      <w:r w:rsidR="005C3A78">
        <w:rPr>
          <w:lang w:val="es-ES"/>
        </w:rPr>
        <w:t xml:space="preserve"> del reactor de cuatro lazos</w:t>
      </w:r>
      <w:r w:rsidR="000C44E9" w:rsidRPr="000C44E9">
        <w:rPr>
          <w:lang w:val="es-ES"/>
        </w:rPr>
        <w:t xml:space="preserve">. La posición de cada lanza se especifica mediante las coordenadas y/x (letra y número) del esquema (por ejemplo, “G10”). (no hay letra "I"). A la derecha se representan las posiciones axiales en cada una de las lanzas de instrumentación, el nivel 1 es el superior y el </w:t>
      </w:r>
      <w:r w:rsidR="000C44E9" w:rsidRPr="000C44E9">
        <w:rPr>
          <w:lang w:val="es-ES"/>
        </w:rPr>
        <w:t>nivel 6 es el inferior</w:t>
      </w:r>
      <w:r w:rsidR="000C44E9">
        <w:rPr>
          <w:lang w:val="es-ES"/>
        </w:rPr>
        <w:t xml:space="preserve">. </w:t>
      </w:r>
      <w:r w:rsidR="00FD37DA">
        <w:rPr>
          <w:lang w:val="es-ES"/>
        </w:rPr>
        <w:t>L</w:t>
      </w:r>
      <w:r w:rsidR="000C44E9" w:rsidRPr="000C44E9">
        <w:rPr>
          <w:lang w:val="es-ES"/>
        </w:rPr>
        <w:t>a frecuencia de muestreo</w:t>
      </w:r>
      <w:r w:rsidR="00FD37DA">
        <w:rPr>
          <w:lang w:val="es-ES"/>
        </w:rPr>
        <w:t xml:space="preserve"> de las señales</w:t>
      </w:r>
      <w:r w:rsidR="000C44E9" w:rsidRPr="000C44E9">
        <w:rPr>
          <w:lang w:val="es-ES"/>
        </w:rPr>
        <w:t xml:space="preserve"> es de 250 Hz, y La longitud de los registros es de 30 min.</w:t>
      </w:r>
    </w:p>
    <w:p w14:paraId="0C48CFC8" w14:textId="77777777" w:rsidR="00FF68DC" w:rsidRPr="002C70B1" w:rsidRDefault="00FF68DC" w:rsidP="00F21030">
      <w:pPr>
        <w:rPr>
          <w:lang w:val="es-ES"/>
        </w:rPr>
      </w:pPr>
    </w:p>
    <w:p w14:paraId="15F81BCC" w14:textId="5D55C887" w:rsidR="00C37BC0" w:rsidRPr="002434B1" w:rsidRDefault="00C37BC0" w:rsidP="00C37BC0">
      <w:pPr>
        <w:pStyle w:val="ListParagraph"/>
        <w:numPr>
          <w:ilvl w:val="0"/>
          <w:numId w:val="18"/>
        </w:numPr>
        <w:rPr>
          <w:rFonts w:cs="Times New Roman"/>
          <w:b/>
          <w:color w:val="000000"/>
        </w:rPr>
      </w:pPr>
      <w:r>
        <w:rPr>
          <w:rFonts w:cs="Times New Roman"/>
          <w:b/>
          <w:color w:val="000000"/>
        </w:rPr>
        <w:t>Resultados y discusión</w:t>
      </w:r>
    </w:p>
    <w:p w14:paraId="2C419A1B" w14:textId="788E16B6" w:rsidR="00DD28E8" w:rsidRPr="00DD28E8" w:rsidRDefault="00DD28E8" w:rsidP="00DD28E8">
      <w:pPr>
        <w:rPr>
          <w:lang w:val="es-ES"/>
        </w:rPr>
      </w:pPr>
    </w:p>
    <w:p w14:paraId="49A76723" w14:textId="1EEAE1F1" w:rsidR="00E21379" w:rsidRDefault="00DD28E8" w:rsidP="00E21379">
      <w:r>
        <w:t xml:space="preserve">A continuación, se </w:t>
      </w:r>
      <w:r w:rsidR="00B97456">
        <w:t>exponen</w:t>
      </w:r>
      <w:r w:rsidR="00C36987">
        <w:t xml:space="preserve"> los principales resultados </w:t>
      </w:r>
      <w:r w:rsidR="00B97456">
        <w:t>obtenidos</w:t>
      </w:r>
      <w:r w:rsidR="00564CA0">
        <w:t xml:space="preserve"> en el estudio</w:t>
      </w:r>
      <w:r>
        <w:t xml:space="preserve">. </w:t>
      </w:r>
      <w:r w:rsidR="00B97456">
        <w:t>nos centraremos en</w:t>
      </w:r>
      <w:r w:rsidR="00620EE2">
        <w:t xml:space="preserve"> presentar los resultados correspondientes</w:t>
      </w:r>
      <w:r w:rsidR="00B97456">
        <w:t xml:space="preserve"> </w:t>
      </w:r>
      <w:r w:rsidR="00620EE2">
        <w:t>a</w:t>
      </w:r>
      <w:r w:rsidR="00B97456">
        <w:t>l reactor de tres lazos</w:t>
      </w:r>
      <w:r w:rsidR="00EC0993">
        <w:t>, en los análisis presentados se emplean los detectores incore</w:t>
      </w:r>
      <w:r w:rsidR="00B97456">
        <w:t xml:space="preserve">. </w:t>
      </w:r>
      <w:r>
        <w:t>En primer lugar</w:t>
      </w:r>
      <w:r w:rsidR="00620EE2">
        <w:t>.</w:t>
      </w:r>
      <w:r>
        <w:t xml:space="preserve"> la Figura 3, </w:t>
      </w:r>
      <w:r w:rsidR="00C36987">
        <w:t xml:space="preserve">presenta </w:t>
      </w:r>
      <w:r>
        <w:t xml:space="preserve">los espectros </w:t>
      </w:r>
      <w:r w:rsidR="00C36987">
        <w:t>obtenidos</w:t>
      </w:r>
      <w:r>
        <w:t xml:space="preserve"> después de </w:t>
      </w:r>
      <w:r w:rsidR="00C36987">
        <w:t>efectuar</w:t>
      </w:r>
      <w:r>
        <w:t xml:space="preserve"> la descomposición </w:t>
      </w:r>
      <w:r w:rsidR="00564CA0">
        <w:t>en</w:t>
      </w:r>
      <w:r>
        <w:t xml:space="preserve"> valores singulares</w:t>
      </w:r>
      <w:r w:rsidR="00EC0993">
        <w:t xml:space="preserve">. </w:t>
      </w:r>
      <w:r>
        <w:t>El gráfico muestra los primeros cinco valores singulares (</w:t>
      </w:r>
      <w:proofErr w:type="spellStart"/>
      <w:r>
        <w:t>SVDi</w:t>
      </w:r>
      <w:proofErr w:type="spellEnd"/>
      <w:r>
        <w:t xml:space="preserve">). </w:t>
      </w:r>
      <w:r w:rsidR="00E21379">
        <w:t>Los</w:t>
      </w:r>
      <w:r>
        <w:t xml:space="preserve"> tres primeros valores singulares son los más importantes, mientras que el cuarto y quinto en colores morado y verde respectivamente, presentan valores muy bajos. </w:t>
      </w:r>
      <w:r w:rsidR="00EC0993">
        <w:t xml:space="preserve">Al incluir todos los sensores incore, </w:t>
      </w:r>
      <w:r>
        <w:t xml:space="preserve">los espectros de los primeros valores singulares contienen las fuentes dominantes que afectan </w:t>
      </w:r>
      <w:r w:rsidR="00614702">
        <w:t>a</w:t>
      </w:r>
      <w:r>
        <w:t xml:space="preserve">l ruido </w:t>
      </w:r>
      <w:r w:rsidR="00614702">
        <w:t>neutrónico</w:t>
      </w:r>
      <w:r>
        <w:t xml:space="preserve"> en </w:t>
      </w:r>
      <w:r w:rsidR="00614702">
        <w:t>todo el rango de frecuencia</w:t>
      </w:r>
      <w:r>
        <w:t>.</w:t>
      </w:r>
      <w:r w:rsidR="00E21379">
        <w:t xml:space="preserve"> </w:t>
      </w:r>
      <w:r w:rsidR="00E21379" w:rsidRPr="00E21379">
        <w:t xml:space="preserve">Se puede observar que en la vecindad del rango Beam Mode (8 Hz), los primeros tres valores singulares (SVD1, SVD2 y SVD3) </w:t>
      </w:r>
      <w:r w:rsidR="00E21379">
        <w:t>exhiben los mayores valores y son, por tanto,</w:t>
      </w:r>
      <w:r w:rsidR="00E21379" w:rsidRPr="00E21379">
        <w:t xml:space="preserve"> </w:t>
      </w:r>
      <w:r w:rsidR="00E21379">
        <w:t>tenidos en</w:t>
      </w:r>
      <w:r w:rsidR="00E21379" w:rsidRPr="00E21379">
        <w:t xml:space="preserve"> cuenta para la continuación del análisis. Si se examinan en detalle,</w:t>
      </w:r>
      <w:r w:rsidR="006E02C6">
        <w:t xml:space="preserve"> podemos apreciar como</w:t>
      </w:r>
      <w:r w:rsidR="00E21379">
        <w:t xml:space="preserve"> los picos resonantes en</w:t>
      </w:r>
      <w:r w:rsidR="006E02C6">
        <w:t xml:space="preserve"> el</w:t>
      </w:r>
      <w:r w:rsidR="00E21379">
        <w:t xml:space="preserve"> SVD1 están</w:t>
      </w:r>
      <w:r w:rsidR="0047212F">
        <w:t xml:space="preserve"> muy</w:t>
      </w:r>
      <w:r w:rsidR="00E21379">
        <w:t xml:space="preserve"> cerca de los picos resonantes en SVD2 y SVD3, es decir, el Beam</w:t>
      </w:r>
      <w:r w:rsidR="006E02C6">
        <w:t xml:space="preserve"> Mode</w:t>
      </w:r>
      <w:r w:rsidR="00E21379">
        <w:t xml:space="preserve"> </w:t>
      </w:r>
      <w:r w:rsidR="006E02C6">
        <w:t>presenta resonancias cercanas</w:t>
      </w:r>
      <w:r w:rsidR="00E21379">
        <w:t xml:space="preserve"> que pueden distinguirse </w:t>
      </w:r>
      <w:r w:rsidR="006E02C6">
        <w:t>al</w:t>
      </w:r>
      <w:r w:rsidR="00E21379">
        <w:t xml:space="preserve"> realizar la descomposición de los espectros.</w:t>
      </w:r>
    </w:p>
    <w:p w14:paraId="690424C2" w14:textId="34992A87" w:rsidR="006E02C6" w:rsidRDefault="004F1959" w:rsidP="00E21379">
      <w:r>
        <w:rPr>
          <w:noProof/>
        </w:rPr>
        <mc:AlternateContent>
          <mc:Choice Requires="wpg">
            <w:drawing>
              <wp:anchor distT="0" distB="0" distL="114300" distR="114300" simplePos="0" relativeHeight="251677696" behindDoc="0" locked="0" layoutInCell="1" allowOverlap="1" wp14:anchorId="73014CD7" wp14:editId="08D8CDD1">
                <wp:simplePos x="0" y="0"/>
                <wp:positionH relativeFrom="column">
                  <wp:posOffset>51727</wp:posOffset>
                </wp:positionH>
                <wp:positionV relativeFrom="paragraph">
                  <wp:posOffset>163853</wp:posOffset>
                </wp:positionV>
                <wp:extent cx="2786380" cy="2284103"/>
                <wp:effectExtent l="0" t="0" r="0" b="1905"/>
                <wp:wrapTopAndBottom/>
                <wp:docPr id="34" name="Group 34"/>
                <wp:cNvGraphicFramePr/>
                <a:graphic xmlns:a="http://schemas.openxmlformats.org/drawingml/2006/main">
                  <a:graphicData uri="http://schemas.microsoft.com/office/word/2010/wordprocessingGroup">
                    <wpg:wgp>
                      <wpg:cNvGrpSpPr/>
                      <wpg:grpSpPr>
                        <a:xfrm>
                          <a:off x="0" y="0"/>
                          <a:ext cx="2786380" cy="2284103"/>
                          <a:chOff x="0" y="0"/>
                          <a:chExt cx="2786380" cy="2284103"/>
                        </a:xfrm>
                      </wpg:grpSpPr>
                      <pic:pic xmlns:pic="http://schemas.openxmlformats.org/drawingml/2006/picture">
                        <pic:nvPicPr>
                          <pic:cNvPr id="7" name="Picture 3" descr="Chart, histogram&#10;&#10;Description automatically generated">
                            <a:extLst>
                              <a:ext uri="{FF2B5EF4-FFF2-40B4-BE49-F238E27FC236}">
                                <a16:creationId xmlns:a16="http://schemas.microsoft.com/office/drawing/2014/main" id="{D519E989-D28C-0ACA-D0EC-0D8B8D69C436}"/>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1892" t="16696" r="54202" b="17218"/>
                          <a:stretch/>
                        </pic:blipFill>
                        <pic:spPr bwMode="auto">
                          <a:xfrm>
                            <a:off x="66745" y="0"/>
                            <a:ext cx="2520315" cy="2032635"/>
                          </a:xfrm>
                          <a:prstGeom prst="rect">
                            <a:avLst/>
                          </a:prstGeom>
                          <a:ln>
                            <a:noFill/>
                          </a:ln>
                          <a:extLst>
                            <a:ext uri="{53640926-AAD7-44D8-BBD7-CCE9431645EC}">
                              <a14:shadowObscured xmlns:a14="http://schemas.microsoft.com/office/drawing/2010/main"/>
                            </a:ext>
                          </a:extLst>
                        </pic:spPr>
                      </pic:pic>
                      <wps:wsp>
                        <wps:cNvPr id="33" name="Text Box 33"/>
                        <wps:cNvSpPr txBox="1"/>
                        <wps:spPr>
                          <a:xfrm>
                            <a:off x="0" y="2025658"/>
                            <a:ext cx="2786380" cy="258445"/>
                          </a:xfrm>
                          <a:prstGeom prst="rect">
                            <a:avLst/>
                          </a:prstGeom>
                          <a:solidFill>
                            <a:prstClr val="white"/>
                          </a:solidFill>
                          <a:ln>
                            <a:noFill/>
                          </a:ln>
                        </wps:spPr>
                        <wps:txbx>
                          <w:txbxContent>
                            <w:p w14:paraId="1D07348C" w14:textId="26F15BAE" w:rsidR="004F1959" w:rsidRPr="00FF2A28" w:rsidRDefault="004F1959" w:rsidP="00E741B7">
                              <w:pPr>
                                <w:pStyle w:val="Caption"/>
                                <w:rPr>
                                  <w:rFonts w:eastAsiaTheme="minorHAnsi"/>
                                  <w:noProof/>
                                  <w:sz w:val="20"/>
                                  <w:szCs w:val="20"/>
                                  <w:lang w:eastAsia="en-US"/>
                                </w:rPr>
                              </w:pPr>
                              <w:r>
                                <w:t xml:space="preserve">Figura </w:t>
                              </w:r>
                              <w:fldSimple w:instr=" SEQ Figura \* ARABIC ">
                                <w:r>
                                  <w:rPr>
                                    <w:noProof/>
                                  </w:rPr>
                                  <w:t>3</w:t>
                                </w:r>
                              </w:fldSimple>
                              <w:r>
                                <w:t>: Primeros cinco espectros de valores singula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014CD7" id="Group 34" o:spid="_x0000_s1032" style="position:absolute;left:0;text-align:left;margin-left:4.05pt;margin-top:12.9pt;width:219.4pt;height:179.85pt;z-index:251677696" coordsize="27863,22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">
                <v:shape id="Picture 3" o:spid="_x0000_s1033" type="#_x0000_t75" alt="Chart, histogram&#10;&#10;Description automatically generated" style="position:absolute;left:667;width:25203;height:20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">
                  <v:imagedata r:id="rId15" o:title="Chart, histogram&#10;&#10;Description automatically generated" croptop="10942f" cropbottom="11284f" cropleft="1240f" cropright="35522f"/>
                </v:shape>
                <v:shape id="Text Box 33" o:spid="_x0000_s1034" type="#_x0000_t202" style="position:absolute;top:20256;width:2786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14:paraId="1D07348C" w14:textId="26F15BAE" w:rsidR="004F1959" w:rsidRPr="00FF2A28" w:rsidRDefault="004F1959" w:rsidP="00E741B7">
                        <w:pPr>
                          <w:pStyle w:val="Caption"/>
                          <w:rPr>
                            <w:rFonts w:eastAsiaTheme="minorHAnsi"/>
                            <w:noProof/>
                            <w:sz w:val="20"/>
                            <w:szCs w:val="20"/>
                            <w:lang w:eastAsia="en-US"/>
                          </w:rPr>
                        </w:pPr>
                        <w:r>
                          <w:t xml:space="preserve">Figura </w:t>
                        </w:r>
                        <w:fldSimple w:instr=" SEQ Figura \* ARABIC ">
                          <w:r>
                            <w:rPr>
                              <w:noProof/>
                            </w:rPr>
                            <w:t>3</w:t>
                          </w:r>
                        </w:fldSimple>
                        <w:r>
                          <w:t>: Primeros cinco espectros de valores singulares</w:t>
                        </w:r>
                      </w:p>
                    </w:txbxContent>
                  </v:textbox>
                </v:shape>
                <w10:wrap type="topAndBottom"/>
              </v:group>
            </w:pict>
          </mc:Fallback>
        </mc:AlternateContent>
      </w:r>
    </w:p>
    <w:p w14:paraId="2CE155CD" w14:textId="77777777" w:rsidR="004F1959" w:rsidRDefault="004F1959" w:rsidP="00E21379"/>
    <w:p w14:paraId="74EE86F1" w14:textId="16CE4B21" w:rsidR="006E2B28" w:rsidRPr="006743CB" w:rsidRDefault="00E21379" w:rsidP="00E21379">
      <w:pPr>
        <w:rPr>
          <w:lang w:val="es-ES"/>
        </w:rPr>
      </w:pPr>
      <w:r>
        <w:t>E</w:t>
      </w:r>
      <w:r w:rsidR="006E2B28">
        <w:t>n el</w:t>
      </w:r>
      <w:r>
        <w:t xml:space="preserve"> siguiente paso </w:t>
      </w:r>
      <w:r w:rsidR="006E2B28">
        <w:t>se</w:t>
      </w:r>
      <w:r>
        <w:t xml:space="preserve"> determina el rango de frecuencia de cada pico resonante calculando el MAC. En la Figura </w:t>
      </w:r>
      <w:r w:rsidR="00C37BC0">
        <w:t>4</w:t>
      </w:r>
      <w:r>
        <w:t xml:space="preserve">, </w:t>
      </w:r>
      <w:r w:rsidR="006E2B28">
        <w:t xml:space="preserve">se muestran </w:t>
      </w:r>
      <w:r>
        <w:t xml:space="preserve">los tres primeros espectros de valores singulares junto </w:t>
      </w:r>
      <w:r w:rsidR="006E2B28">
        <w:t xml:space="preserve">al correspondiente </w:t>
      </w:r>
      <w:r>
        <w:t>valor</w:t>
      </w:r>
      <w:r w:rsidR="006E2B28">
        <w:t xml:space="preserve"> del</w:t>
      </w:r>
      <w:r>
        <w:t xml:space="preserve"> MAC en un gráfico de doble eje. </w:t>
      </w:r>
      <w:r w:rsidR="006743CB">
        <w:t xml:space="preserve">Como es natural, el valor del MAC decrece conforme nos alejamos del </w:t>
      </w:r>
      <w:r w:rsidR="006743CB">
        <w:rPr>
          <w:lang w:val="es-ES"/>
        </w:rPr>
        <w:t>máximo de la resonancia</w:t>
      </w:r>
    </w:p>
    <w:p w14:paraId="28989C08" w14:textId="5EB5610D" w:rsidR="006E2B28" w:rsidRDefault="006E2B28" w:rsidP="00E21379"/>
    <w:p w14:paraId="0D09CF5A" w14:textId="77777777" w:rsidR="00C37BC0" w:rsidRDefault="006743CB" w:rsidP="00DD28E8">
      <w:r>
        <w:t>Estableciendo un</w:t>
      </w:r>
      <w:r w:rsidR="00E21379">
        <w:t xml:space="preserve"> valor MAC umbral de 0,8</w:t>
      </w:r>
      <w:r>
        <w:t>, podemos acotar de forma objetiva,</w:t>
      </w:r>
      <w:r w:rsidR="00E21379">
        <w:t xml:space="preserve"> la extensión del rango de </w:t>
      </w:r>
      <w:r w:rsidR="00E21379">
        <w:lastRenderedPageBreak/>
        <w:t xml:space="preserve">frecuencia de cada pico resonante </w:t>
      </w:r>
      <w:r>
        <w:t>en</w:t>
      </w:r>
      <w:r w:rsidR="00E21379">
        <w:t xml:space="preserve"> cada espectro de valor singular.</w:t>
      </w:r>
    </w:p>
    <w:p w14:paraId="3938FD87" w14:textId="6057E2CD" w:rsidR="00C37BC0" w:rsidRDefault="00C37BC0" w:rsidP="00DD28E8">
      <w:r>
        <w:rPr>
          <w:noProof/>
        </w:rPr>
        <mc:AlternateContent>
          <mc:Choice Requires="wpg">
            <w:drawing>
              <wp:anchor distT="0" distB="0" distL="114300" distR="114300" simplePos="0" relativeHeight="251680768" behindDoc="0" locked="0" layoutInCell="1" allowOverlap="1" wp14:anchorId="6A6E70CA" wp14:editId="0040020A">
                <wp:simplePos x="0" y="0"/>
                <wp:positionH relativeFrom="column">
                  <wp:posOffset>-191549</wp:posOffset>
                </wp:positionH>
                <wp:positionV relativeFrom="paragraph">
                  <wp:posOffset>234315</wp:posOffset>
                </wp:positionV>
                <wp:extent cx="2871362" cy="2410460"/>
                <wp:effectExtent l="0" t="0" r="5715" b="8890"/>
                <wp:wrapTopAndBottom/>
                <wp:docPr id="36" name="Group 36"/>
                <wp:cNvGraphicFramePr/>
                <a:graphic xmlns:a="http://schemas.openxmlformats.org/drawingml/2006/main">
                  <a:graphicData uri="http://schemas.microsoft.com/office/word/2010/wordprocessingGroup">
                    <wpg:wgp>
                      <wpg:cNvGrpSpPr/>
                      <wpg:grpSpPr>
                        <a:xfrm>
                          <a:off x="0" y="0"/>
                          <a:ext cx="2871362" cy="2410460"/>
                          <a:chOff x="0" y="0"/>
                          <a:chExt cx="2871901" cy="2410460"/>
                        </a:xfrm>
                      </wpg:grpSpPr>
                      <pic:pic xmlns:pic="http://schemas.openxmlformats.org/drawingml/2006/picture">
                        <pic:nvPicPr>
                          <pic:cNvPr id="17" name="Picture 3" descr="Chart, histogram&#10;&#10;Description automatically generated">
                            <a:extLst>
                              <a:ext uri="{FF2B5EF4-FFF2-40B4-BE49-F238E27FC236}">
                                <a16:creationId xmlns:a16="http://schemas.microsoft.com/office/drawing/2014/main" id="{5F707DE2-000A-26C6-03D1-9465797BCA59}"/>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13229" r="9063"/>
                          <a:stretch/>
                        </pic:blipFill>
                        <pic:spPr>
                          <a:xfrm>
                            <a:off x="0" y="0"/>
                            <a:ext cx="2792095" cy="2020570"/>
                          </a:xfrm>
                          <a:prstGeom prst="rect">
                            <a:avLst/>
                          </a:prstGeom>
                        </pic:spPr>
                      </pic:pic>
                      <wps:wsp>
                        <wps:cNvPr id="35" name="Text Box 35"/>
                        <wps:cNvSpPr txBox="1"/>
                        <wps:spPr>
                          <a:xfrm>
                            <a:off x="63404" y="2020570"/>
                            <a:ext cx="2808497" cy="389890"/>
                          </a:xfrm>
                          <a:prstGeom prst="rect">
                            <a:avLst/>
                          </a:prstGeom>
                          <a:solidFill>
                            <a:prstClr val="white"/>
                          </a:solidFill>
                          <a:ln>
                            <a:noFill/>
                          </a:ln>
                        </wps:spPr>
                        <wps:txbx>
                          <w:txbxContent>
                            <w:p w14:paraId="06AE8D4C" w14:textId="2D731B1E" w:rsidR="004F1959" w:rsidRPr="00CC0E0D" w:rsidRDefault="004F1959" w:rsidP="00E741B7">
                              <w:pPr>
                                <w:pStyle w:val="Caption"/>
                                <w:rPr>
                                  <w:rFonts w:eastAsiaTheme="minorHAnsi"/>
                                  <w:noProof/>
                                  <w:sz w:val="20"/>
                                  <w:szCs w:val="20"/>
                                  <w:lang w:eastAsia="en-US"/>
                                </w:rPr>
                              </w:pPr>
                              <w:r>
                                <w:t xml:space="preserve">Figura </w:t>
                              </w:r>
                              <w:fldSimple w:instr=" SEQ Figura \* ARABIC ">
                                <w:r>
                                  <w:rPr>
                                    <w:noProof/>
                                  </w:rPr>
                                  <w:t>4</w:t>
                                </w:r>
                              </w:fldSimple>
                              <w:r>
                                <w:t>: Espectros de los tres primeros valores singulares y su correspondiente valor de MA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A6E70CA" id="Group 36" o:spid="_x0000_s1035" style="position:absolute;left:0;text-align:left;margin-left:-15.1pt;margin-top:18.45pt;width:226.1pt;height:189.8pt;z-index:251680768;mso-width-relative:margin;mso-height-relative:margin" coordsize="28719,24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">
                <v:shape id="Picture 3" o:spid="_x0000_s1036" type="#_x0000_t75" alt="Chart, histogram&#10;&#10;Description automatically generated" style="position:absolute;width:27920;height:20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">
                  <v:imagedata r:id="rId17" o:title="Chart, histogram&#10;&#10;Description automatically generated" cropleft="8670f" cropright="5940f"/>
                </v:shape>
                <v:shape id="Text Box 35" o:spid="_x0000_s1037" type="#_x0000_t202" style="position:absolute;left:634;top:20205;width:2808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06AE8D4C" w14:textId="2D731B1E" w:rsidR="004F1959" w:rsidRPr="00CC0E0D" w:rsidRDefault="004F1959" w:rsidP="00E741B7">
                        <w:pPr>
                          <w:pStyle w:val="Caption"/>
                          <w:rPr>
                            <w:rFonts w:eastAsiaTheme="minorHAnsi"/>
                            <w:noProof/>
                            <w:sz w:val="20"/>
                            <w:szCs w:val="20"/>
                            <w:lang w:eastAsia="en-US"/>
                          </w:rPr>
                        </w:pPr>
                        <w:r>
                          <w:t xml:space="preserve">Figura </w:t>
                        </w:r>
                        <w:fldSimple w:instr=" SEQ Figura \* ARABIC ">
                          <w:r>
                            <w:rPr>
                              <w:noProof/>
                            </w:rPr>
                            <w:t>4</w:t>
                          </w:r>
                        </w:fldSimple>
                        <w:r>
                          <w:t>: Espectros de los tres primeros valores singulares y su correspondiente valor de MAC</w:t>
                        </w:r>
                      </w:p>
                    </w:txbxContent>
                  </v:textbox>
                </v:shape>
                <w10:wrap type="topAndBottom"/>
              </v:group>
            </w:pict>
          </mc:Fallback>
        </mc:AlternateContent>
      </w:r>
    </w:p>
    <w:p w14:paraId="213A09B8" w14:textId="6FF6A6C1" w:rsidR="00C37BC0" w:rsidRDefault="00C37BC0" w:rsidP="00DD28E8"/>
    <w:p w14:paraId="629A12E9" w14:textId="6326216E" w:rsidR="00C13AF1" w:rsidRDefault="00755A61" w:rsidP="00DD28E8">
      <w:r>
        <w:rPr>
          <w:noProof/>
        </w:rPr>
        <mc:AlternateContent>
          <mc:Choice Requires="wpg">
            <w:drawing>
              <wp:anchor distT="0" distB="0" distL="114300" distR="114300" simplePos="0" relativeHeight="251658240" behindDoc="0" locked="0" layoutInCell="1" allowOverlap="1" wp14:anchorId="63858AA6" wp14:editId="4EA2DC5A">
                <wp:simplePos x="0" y="0"/>
                <wp:positionH relativeFrom="column">
                  <wp:posOffset>3043555</wp:posOffset>
                </wp:positionH>
                <wp:positionV relativeFrom="paragraph">
                  <wp:posOffset>557530</wp:posOffset>
                </wp:positionV>
                <wp:extent cx="2800350" cy="2995295"/>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2800350" cy="2995295"/>
                          <a:chOff x="120529" y="307871"/>
                          <a:chExt cx="2802341" cy="2998100"/>
                        </a:xfrm>
                      </wpg:grpSpPr>
                      <pic:pic xmlns:pic="http://schemas.openxmlformats.org/drawingml/2006/picture">
                        <pic:nvPicPr>
                          <pic:cNvPr id="9" name="Picture 3" descr="Chart&#10;&#10;Description automatically generated with low confidence">
                            <a:extLst>
                              <a:ext uri="{FF2B5EF4-FFF2-40B4-BE49-F238E27FC236}">
                                <a16:creationId xmlns:a16="http://schemas.microsoft.com/office/drawing/2014/main" id="{40477DED-389D-A4B6-40E2-1403291F410C}"/>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l="18587" t="1507" r="18413" b="-1818"/>
                          <a:stretch/>
                        </pic:blipFill>
                        <pic:spPr>
                          <a:xfrm>
                            <a:off x="120529" y="307871"/>
                            <a:ext cx="2748111" cy="2460686"/>
                          </a:xfrm>
                          <a:prstGeom prst="rect">
                            <a:avLst/>
                          </a:prstGeom>
                        </pic:spPr>
                      </pic:pic>
                      <wps:wsp>
                        <wps:cNvPr id="15" name="Text Box 15"/>
                        <wps:cNvSpPr txBox="1"/>
                        <wps:spPr>
                          <a:xfrm>
                            <a:off x="176495" y="2793882"/>
                            <a:ext cx="2746375" cy="512089"/>
                          </a:xfrm>
                          <a:prstGeom prst="rect">
                            <a:avLst/>
                          </a:prstGeom>
                          <a:solidFill>
                            <a:prstClr val="white"/>
                          </a:solidFill>
                          <a:ln>
                            <a:noFill/>
                          </a:ln>
                        </wps:spPr>
                        <wps:txbx>
                          <w:txbxContent>
                            <w:p w14:paraId="7A09F2A6" w14:textId="7847B5DA" w:rsidR="004D1DEC" w:rsidRPr="001561A3" w:rsidRDefault="004D1DEC" w:rsidP="00E741B7">
                              <w:pPr>
                                <w:pStyle w:val="Caption"/>
                                <w:rPr>
                                  <w:b/>
                                  <w:bCs/>
                                  <w:noProof/>
                                  <w:color w:val="000000"/>
                                  <w:sz w:val="24"/>
                                  <w:szCs w:val="24"/>
                                </w:rPr>
                              </w:pPr>
                              <w:r>
                                <w:t xml:space="preserve">Figura </w:t>
                              </w:r>
                              <w:r w:rsidR="006E02C6">
                                <w:t>5</w:t>
                              </w:r>
                              <w:r>
                                <w:t xml:space="preserve">: </w:t>
                              </w:r>
                              <w:r w:rsidR="00E56107">
                                <w:t xml:space="preserve">Primeros tres vectores singulares, cada </w:t>
                              </w:r>
                              <w:r w:rsidR="0090688F">
                                <w:t>color corresponde</w:t>
                              </w:r>
                              <w:r w:rsidR="00E56107">
                                <w:t xml:space="preserve"> a los 6 detectores de cada lanz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858AA6" id="Group 16" o:spid="_x0000_s1038" style="position:absolute;left:0;text-align:left;margin-left:239.65pt;margin-top:43.9pt;width:220.5pt;height:235.85pt;z-index:251658240;mso-width-relative:margin;mso-height-relative:margin" coordorigin="1205,3078" coordsize="28023,29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">
                <v:shape id="Picture 3" o:spid="_x0000_s1039" type="#_x0000_t75" alt="Chart&#10;&#10;Description automatically generated with low confidence" style="position:absolute;left:1205;top:3078;width:27481;height:24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">
                  <v:imagedata r:id="rId19" o:title="Chart&#10;&#10;Description automatically generated with low confidence" croptop="988f" cropbottom="-1191f" cropleft="12181f" cropright="12067f"/>
                </v:shape>
                <v:shape id="Text Box 15" o:spid="_x0000_s1040" type="#_x0000_t202" style="position:absolute;left:1764;top:27938;width:27464;height:5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7A09F2A6" w14:textId="7847B5DA" w:rsidR="004D1DEC" w:rsidRPr="001561A3" w:rsidRDefault="004D1DEC" w:rsidP="00E741B7">
                        <w:pPr>
                          <w:pStyle w:val="Caption"/>
                          <w:rPr>
                            <w:b/>
                            <w:bCs/>
                            <w:noProof/>
                            <w:color w:val="000000"/>
                            <w:sz w:val="24"/>
                            <w:szCs w:val="24"/>
                          </w:rPr>
                        </w:pPr>
                        <w:r>
                          <w:t xml:space="preserve">Figura </w:t>
                        </w:r>
                        <w:r w:rsidR="006E02C6">
                          <w:t>5</w:t>
                        </w:r>
                        <w:r>
                          <w:t xml:space="preserve">: </w:t>
                        </w:r>
                        <w:r w:rsidR="00E56107">
                          <w:t xml:space="preserve">Primeros tres vectores singulares, cada </w:t>
                        </w:r>
                        <w:r w:rsidR="0090688F">
                          <w:t>color corresponde</w:t>
                        </w:r>
                        <w:r w:rsidR="00E56107">
                          <w:t xml:space="preserve"> a los 6 detectores de cada lanza</w:t>
                        </w:r>
                      </w:p>
                    </w:txbxContent>
                  </v:textbox>
                </v:shape>
                <w10:wrap type="topAndBottom"/>
              </v:group>
            </w:pict>
          </mc:Fallback>
        </mc:AlternateContent>
      </w:r>
      <w:r w:rsidR="00FE6E3A">
        <w:t>A continuación, a este rango de frecuencia se aplica</w:t>
      </w:r>
      <w:r w:rsidR="00C13AF1" w:rsidRPr="00C13AF1">
        <w:t xml:space="preserve"> la transformada inversa de Fourier </w:t>
      </w:r>
      <w:r w:rsidR="00FE6E3A">
        <w:t>para obtener la</w:t>
      </w:r>
      <w:r w:rsidR="00C13AF1" w:rsidRPr="00C13AF1">
        <w:t xml:space="preserve"> función de autocorrelación como se puede ver en la Figura </w:t>
      </w:r>
      <w:r w:rsidR="00C37BC0">
        <w:t>5</w:t>
      </w:r>
      <w:r w:rsidR="00C13AF1" w:rsidRPr="00C13AF1">
        <w:t xml:space="preserve">. </w:t>
      </w:r>
      <w:r w:rsidR="00FC68AD">
        <w:t>A la</w:t>
      </w:r>
      <w:r w:rsidR="00C13AF1" w:rsidRPr="00C13AF1">
        <w:t xml:space="preserve"> izquierda se </w:t>
      </w:r>
      <w:r w:rsidR="00C37BC0">
        <w:t xml:space="preserve">muestra </w:t>
      </w:r>
      <w:r w:rsidR="00C13AF1" w:rsidRPr="00C13AF1">
        <w:t xml:space="preserve">la ventana seleccionada para el análisis y </w:t>
      </w:r>
      <w:r w:rsidR="00FC68AD">
        <w:t>a la</w:t>
      </w:r>
      <w:r w:rsidR="00C13AF1" w:rsidRPr="00C13AF1">
        <w:t xml:space="preserve"> derecha</w:t>
      </w:r>
      <w:r w:rsidR="00C37BC0">
        <w:t xml:space="preserve"> se muestran</w:t>
      </w:r>
      <w:r w:rsidR="00C13AF1" w:rsidRPr="00C13AF1">
        <w:t xml:space="preserve"> los extremos locales</w:t>
      </w:r>
      <w:r w:rsidR="00FF68DC">
        <w:t xml:space="preserve"> empleados para </w:t>
      </w:r>
      <w:r w:rsidR="00FF68DC">
        <w:rPr>
          <w:lang w:val="es-ES"/>
        </w:rPr>
        <w:t>la estimación del decremento logarítmico</w:t>
      </w:r>
      <w:r w:rsidR="00FF68DC" w:rsidRPr="00FF68DC">
        <w:t xml:space="preserve"> </w:t>
      </w:r>
      <w:r w:rsidR="00FF68DC" w:rsidRPr="00B562E7">
        <w:t>teniendo en cuenta la ecuación (</w:t>
      </w:r>
      <w:r w:rsidR="00FF68DC">
        <w:t>9</w:t>
      </w:r>
      <w:r w:rsidR="00FF68DC" w:rsidRPr="00B562E7">
        <w:t>)</w:t>
      </w:r>
      <w:r w:rsidR="00C13AF1" w:rsidRPr="00C13AF1">
        <w:t>.</w:t>
      </w:r>
    </w:p>
    <w:p w14:paraId="03EFA5B6" w14:textId="77777777" w:rsidR="00C37BC0" w:rsidRDefault="00C37BC0" w:rsidP="00F21030"/>
    <w:p w14:paraId="47CC5284" w14:textId="26F6B363" w:rsidR="00502C1F" w:rsidRDefault="00B562E7" w:rsidP="00FB73A9">
      <w:r>
        <w:rPr>
          <w:noProof/>
        </w:rPr>
        <mc:AlternateContent>
          <mc:Choice Requires="wpg">
            <w:drawing>
              <wp:anchor distT="0" distB="0" distL="114300" distR="114300" simplePos="0" relativeHeight="251683840" behindDoc="0" locked="0" layoutInCell="1" allowOverlap="1" wp14:anchorId="5D237FF9" wp14:editId="48104307">
                <wp:simplePos x="0" y="0"/>
                <wp:positionH relativeFrom="column">
                  <wp:posOffset>-81915</wp:posOffset>
                </wp:positionH>
                <wp:positionV relativeFrom="paragraph">
                  <wp:posOffset>185420</wp:posOffset>
                </wp:positionV>
                <wp:extent cx="2776855" cy="2063905"/>
                <wp:effectExtent l="0" t="0" r="4445" b="0"/>
                <wp:wrapTopAndBottom/>
                <wp:docPr id="38" name="Group 38"/>
                <wp:cNvGraphicFramePr/>
                <a:graphic xmlns:a="http://schemas.openxmlformats.org/drawingml/2006/main">
                  <a:graphicData uri="http://schemas.microsoft.com/office/word/2010/wordprocessingGroup">
                    <wpg:wgp>
                      <wpg:cNvGrpSpPr/>
                      <wpg:grpSpPr>
                        <a:xfrm>
                          <a:off x="0" y="0"/>
                          <a:ext cx="2776855" cy="2063905"/>
                          <a:chOff x="-3976" y="0"/>
                          <a:chExt cx="2777021" cy="2064472"/>
                        </a:xfrm>
                      </wpg:grpSpPr>
                      <pic:pic xmlns:pic="http://schemas.openxmlformats.org/drawingml/2006/picture">
                        <pic:nvPicPr>
                          <pic:cNvPr id="27" name="Picture 3">
                            <a:extLst>
                              <a:ext uri="{FF2B5EF4-FFF2-40B4-BE49-F238E27FC236}">
                                <a16:creationId xmlns:a16="http://schemas.microsoft.com/office/drawing/2014/main" id="{F656D193-6D19-B732-B6EE-3A5AB4DB416C}"/>
                              </a:ext>
                            </a:extLst>
                          </pic:cNvPr>
                          <pic:cNvPicPr>
                            <a:picLocks noChangeAspect="1"/>
                          </pic:cNvPicPr>
                        </pic:nvPicPr>
                        <pic:blipFill rotWithShape="1">
                          <a:blip r:embed="rId20" cstate="print">
                            <a:extLst>
                              <a:ext uri="{28A0092B-C50C-407E-A947-70E740481C1C}">
                                <a14:useLocalDpi xmlns:a14="http://schemas.microsoft.com/office/drawing/2010/main" val="0"/>
                              </a:ext>
                            </a:extLst>
                          </a:blip>
                          <a:srcRect l="2778" t="3827" r="1596" b="3086"/>
                          <a:stretch/>
                        </pic:blipFill>
                        <pic:spPr>
                          <a:xfrm>
                            <a:off x="0" y="0"/>
                            <a:ext cx="2773045" cy="1518285"/>
                          </a:xfrm>
                          <a:prstGeom prst="rect">
                            <a:avLst/>
                          </a:prstGeom>
                        </pic:spPr>
                      </pic:pic>
                      <wps:wsp>
                        <wps:cNvPr id="37" name="Text Box 37"/>
                        <wps:cNvSpPr txBox="1"/>
                        <wps:spPr>
                          <a:xfrm>
                            <a:off x="-3976" y="1542994"/>
                            <a:ext cx="2773211" cy="521478"/>
                          </a:xfrm>
                          <a:prstGeom prst="rect">
                            <a:avLst/>
                          </a:prstGeom>
                          <a:solidFill>
                            <a:prstClr val="white"/>
                          </a:solidFill>
                          <a:ln>
                            <a:noFill/>
                          </a:ln>
                        </wps:spPr>
                        <wps:txbx>
                          <w:txbxContent>
                            <w:p w14:paraId="46F4B2D3" w14:textId="04E89CF1" w:rsidR="004F1959" w:rsidRPr="00466573" w:rsidRDefault="004F1959" w:rsidP="00E741B7">
                              <w:pPr>
                                <w:pStyle w:val="Caption"/>
                                <w:rPr>
                                  <w:rFonts w:eastAsiaTheme="minorHAnsi"/>
                                  <w:sz w:val="20"/>
                                  <w:szCs w:val="20"/>
                                  <w:lang w:eastAsia="en-US"/>
                                </w:rPr>
                              </w:pPr>
                              <w:r>
                                <w:t xml:space="preserve">Figura </w:t>
                              </w:r>
                              <w:fldSimple w:instr=" SEQ Figura \* ARABIC ">
                                <w:r>
                                  <w:rPr>
                                    <w:noProof/>
                                  </w:rPr>
                                  <w:t>5</w:t>
                                </w:r>
                              </w:fldSimple>
                              <w:r>
                                <w:t>:</w:t>
                              </w:r>
                              <w:r w:rsidR="00394B71">
                                <w:t xml:space="preserve"> </w:t>
                              </w:r>
                              <w:r>
                                <w:t xml:space="preserve">Función de autocorrelación </w:t>
                              </w:r>
                              <w:r w:rsidR="00394B71">
                                <w:t>obtenida para cada resonancia (izquierda) Estimación del decremento logarítmico (derech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D237FF9" id="Group 38" o:spid="_x0000_s1041" style="position:absolute;left:0;text-align:left;margin-left:-6.45pt;margin-top:14.6pt;width:218.65pt;height:162.5pt;z-index:251683840;mso-height-relative:margin" coordorigin="-39" coordsize="27770,20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">
                <v:shape id="Picture 3" o:spid="_x0000_s1042" type="#_x0000_t75" style="position:absolute;width:27730;height:15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">
                  <v:imagedata r:id="rId21" o:title="" croptop="2508f" cropbottom="2022f" cropleft="1821f" cropright="1046f"/>
                </v:shape>
                <v:shape id="Text Box 37" o:spid="_x0000_s1043" type="#_x0000_t202" style="position:absolute;left:-39;top:15429;width:27731;height:5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46F4B2D3" w14:textId="04E89CF1" w:rsidR="004F1959" w:rsidRPr="00466573" w:rsidRDefault="004F1959" w:rsidP="00E741B7">
                        <w:pPr>
                          <w:pStyle w:val="Caption"/>
                          <w:rPr>
                            <w:rFonts w:eastAsiaTheme="minorHAnsi"/>
                            <w:sz w:val="20"/>
                            <w:szCs w:val="20"/>
                            <w:lang w:eastAsia="en-US"/>
                          </w:rPr>
                        </w:pPr>
                        <w:r>
                          <w:t xml:space="preserve">Figura </w:t>
                        </w:r>
                        <w:fldSimple w:instr=" SEQ Figura \* ARABIC ">
                          <w:r>
                            <w:rPr>
                              <w:noProof/>
                            </w:rPr>
                            <w:t>5</w:t>
                          </w:r>
                        </w:fldSimple>
                        <w:r>
                          <w:t>:</w:t>
                        </w:r>
                        <w:r w:rsidR="00394B71">
                          <w:t xml:space="preserve"> </w:t>
                        </w:r>
                        <w:r>
                          <w:t xml:space="preserve">Función de autocorrelación </w:t>
                        </w:r>
                        <w:r w:rsidR="00394B71">
                          <w:t>obtenida para cada resonancia (izquierda) Estimación del decremento logarítmico (derecha).</w:t>
                        </w:r>
                      </w:p>
                    </w:txbxContent>
                  </v:textbox>
                </v:shape>
                <w10:wrap type="topAndBottom"/>
              </v:group>
            </w:pict>
          </mc:Fallback>
        </mc:AlternateContent>
      </w:r>
    </w:p>
    <w:p w14:paraId="21058DBE" w14:textId="1B06B0F8" w:rsidR="007640E0" w:rsidRDefault="007640E0" w:rsidP="00FB73A9"/>
    <w:p w14:paraId="1478169A" w14:textId="58E1307C" w:rsidR="003573F8" w:rsidRDefault="00B562E7" w:rsidP="00FB73A9">
      <w:r w:rsidRPr="00B562E7">
        <w:t>El decremento logarítmico da como resultado la relación de amortiguamiento aplicando la ecuación (</w:t>
      </w:r>
      <w:r w:rsidR="00E65DC9">
        <w:t>10</w:t>
      </w:r>
      <w:r w:rsidRPr="00B562E7">
        <w:t>).</w:t>
      </w:r>
      <w:r>
        <w:t xml:space="preserve"> </w:t>
      </w:r>
      <w:r w:rsidR="00F75691" w:rsidRPr="00F75691">
        <w:t>Los resultados obtenidos para cada resonancia se presentan en la Tabla</w:t>
      </w:r>
      <w:r w:rsidR="00FF68DC">
        <w:t xml:space="preserve"> 1</w:t>
      </w:r>
      <w:r w:rsidR="00FC68AD" w:rsidRPr="00FC68AD">
        <w:t xml:space="preserve"> </w:t>
      </w:r>
      <w:r w:rsidR="00FC68AD">
        <w:t>(D</w:t>
      </w:r>
      <w:r w:rsidR="00FC68AD" w:rsidRPr="00F75691">
        <w:t>ecremento logarítmico, relación de amortiguamiento, amplitud y frecuencia</w:t>
      </w:r>
      <w:r w:rsidR="00FC68AD">
        <w:t>)</w:t>
      </w:r>
      <w:r w:rsidR="00F75691" w:rsidRPr="00F75691">
        <w:t>. Hay tres resonancias que se encuentran en la región del Beam</w:t>
      </w:r>
      <w:r w:rsidR="00FF68DC">
        <w:t xml:space="preserve"> Mode</w:t>
      </w:r>
      <w:r w:rsidR="00F75691" w:rsidRPr="00F75691">
        <w:t xml:space="preserve">. Las filas representan los espectros </w:t>
      </w:r>
      <w:r w:rsidR="00FC68AD">
        <w:t xml:space="preserve">de </w:t>
      </w:r>
      <w:proofErr w:type="spellStart"/>
      <w:r w:rsidR="00F75691" w:rsidRPr="00F75691">
        <w:t>SVD</w:t>
      </w:r>
      <w:r w:rsidR="00FC68AD">
        <w:t>s</w:t>
      </w:r>
      <w:proofErr w:type="spellEnd"/>
      <w:r w:rsidR="00F75691" w:rsidRPr="00F75691">
        <w:t xml:space="preserve"> en los que se encuentra la resonancia. </w:t>
      </w:r>
    </w:p>
    <w:p w14:paraId="6C69C3AE" w14:textId="7BF0FC34" w:rsidR="003573F8" w:rsidRDefault="003573F8" w:rsidP="00FB73A9"/>
    <w:p w14:paraId="40F47A48" w14:textId="63D48DFC" w:rsidR="007640E0" w:rsidRDefault="007640E0" w:rsidP="00FB73A9"/>
    <w:p w14:paraId="6C57DF9A" w14:textId="77777777" w:rsidR="00CD6A16" w:rsidRDefault="00CD6A16" w:rsidP="00FB73A9"/>
    <w:p w14:paraId="545014C7" w14:textId="4248A325" w:rsidR="007640E0" w:rsidRDefault="007640E0" w:rsidP="00FB73A9"/>
    <w:p w14:paraId="68F86CB2" w14:textId="68E6FB35" w:rsidR="00A519B0" w:rsidRDefault="00CD6A16" w:rsidP="00B562E7">
      <w:r>
        <w:rPr>
          <w:noProof/>
        </w:rPr>
        <mc:AlternateContent>
          <mc:Choice Requires="wpg">
            <w:drawing>
              <wp:anchor distT="0" distB="0" distL="114300" distR="114300" simplePos="0" relativeHeight="251687936" behindDoc="0" locked="0" layoutInCell="1" allowOverlap="1" wp14:anchorId="20A30CC8" wp14:editId="7ADC5847">
                <wp:simplePos x="0" y="0"/>
                <wp:positionH relativeFrom="column">
                  <wp:posOffset>-89535</wp:posOffset>
                </wp:positionH>
                <wp:positionV relativeFrom="paragraph">
                  <wp:posOffset>195580</wp:posOffset>
                </wp:positionV>
                <wp:extent cx="3049270" cy="1050290"/>
                <wp:effectExtent l="0" t="0" r="0" b="0"/>
                <wp:wrapTopAndBottom/>
                <wp:docPr id="40" name="Group 40"/>
                <wp:cNvGraphicFramePr/>
                <a:graphic xmlns:a="http://schemas.openxmlformats.org/drawingml/2006/main">
                  <a:graphicData uri="http://schemas.microsoft.com/office/word/2010/wordprocessingGroup">
                    <wpg:wgp>
                      <wpg:cNvGrpSpPr/>
                      <wpg:grpSpPr>
                        <a:xfrm>
                          <a:off x="0" y="0"/>
                          <a:ext cx="3049270" cy="1050290"/>
                          <a:chOff x="31805" y="365785"/>
                          <a:chExt cx="3136542" cy="1050817"/>
                        </a:xfrm>
                      </wpg:grpSpPr>
                      <pic:pic xmlns:pic="http://schemas.openxmlformats.org/drawingml/2006/picture">
                        <pic:nvPicPr>
                          <pic:cNvPr id="39" name="Picture 5">
                            <a:extLst>
                              <a:ext uri="{FF2B5EF4-FFF2-40B4-BE49-F238E27FC236}">
                                <a16:creationId xmlns:a16="http://schemas.microsoft.com/office/drawing/2014/main" id="{A9573E2A-96C7-81EC-B435-4F05AF5B8D41}"/>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r="22386" b="21803"/>
                          <a:stretch/>
                        </pic:blipFill>
                        <pic:spPr bwMode="auto">
                          <a:xfrm>
                            <a:off x="31805" y="866692"/>
                            <a:ext cx="3068955" cy="549910"/>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99392" y="365785"/>
                            <a:ext cx="3068955" cy="449474"/>
                          </a:xfrm>
                          <a:prstGeom prst="rect">
                            <a:avLst/>
                          </a:prstGeom>
                          <a:solidFill>
                            <a:prstClr val="white"/>
                          </a:solidFill>
                          <a:ln>
                            <a:noFill/>
                          </a:ln>
                        </wps:spPr>
                        <wps:txbx>
                          <w:txbxContent>
                            <w:p w14:paraId="247AC0B4" w14:textId="54341EC2" w:rsidR="003573F8" w:rsidRPr="00655877" w:rsidRDefault="003573F8" w:rsidP="00E741B7">
                              <w:pPr>
                                <w:pStyle w:val="Caption"/>
                                <w:rPr>
                                  <w:rFonts w:eastAsiaTheme="minorHAnsi"/>
                                  <w:sz w:val="20"/>
                                  <w:szCs w:val="20"/>
                                  <w:lang w:eastAsia="en-US"/>
                                </w:rPr>
                              </w:pPr>
                              <w:r>
                                <w:t xml:space="preserve">Tabla </w:t>
                              </w:r>
                              <w:fldSimple w:instr=" SEQ Tabla \* ARABIC ">
                                <w:r>
                                  <w:rPr>
                                    <w:noProof/>
                                  </w:rPr>
                                  <w:t>1</w:t>
                                </w:r>
                              </w:fldSimple>
                              <w:r>
                                <w:t>: Caracterización de</w:t>
                              </w:r>
                              <w:r w:rsidR="00B562E7">
                                <w:t xml:space="preserve"> la resonancia </w:t>
                              </w:r>
                              <w:r w:rsidR="004E2468">
                                <w:t xml:space="preserve">en cada espectro de valores singular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A30CC8" id="Group 40" o:spid="_x0000_s1044" style="position:absolute;left:0;text-align:left;margin-left:-7.05pt;margin-top:15.4pt;width:240.1pt;height:82.7pt;z-index:251687936;mso-width-relative:margin;mso-height-relative:margin" coordorigin="318,3657" coordsize="31365,105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">
                <v:shape id="Picture 5" o:spid="_x0000_s1045" type="#_x0000_t75" style="position:absolute;left:318;top:8666;width:30689;height:5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">
                  <v:imagedata r:id="rId23" o:title="" cropbottom="14289f" cropright="14671f"/>
                </v:shape>
                <v:shape id="Text Box 1" o:spid="_x0000_s1046" type="#_x0000_t202" style="position:absolute;left:993;top:3657;width:30690;height:4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247AC0B4" w14:textId="54341EC2" w:rsidR="003573F8" w:rsidRPr="00655877" w:rsidRDefault="003573F8" w:rsidP="00E741B7">
                        <w:pPr>
                          <w:pStyle w:val="Caption"/>
                          <w:rPr>
                            <w:rFonts w:eastAsiaTheme="minorHAnsi"/>
                            <w:sz w:val="20"/>
                            <w:szCs w:val="20"/>
                            <w:lang w:eastAsia="en-US"/>
                          </w:rPr>
                        </w:pPr>
                        <w:r>
                          <w:t xml:space="preserve">Tabla </w:t>
                        </w:r>
                        <w:fldSimple w:instr=" SEQ Tabla \* ARABIC ">
                          <w:r>
                            <w:rPr>
                              <w:noProof/>
                            </w:rPr>
                            <w:t>1</w:t>
                          </w:r>
                        </w:fldSimple>
                        <w:r>
                          <w:t>: Caracterización de</w:t>
                        </w:r>
                        <w:r w:rsidR="00B562E7">
                          <w:t xml:space="preserve"> la resonancia </w:t>
                        </w:r>
                        <w:r w:rsidR="004E2468">
                          <w:t xml:space="preserve">en cada espectro de valores singulares </w:t>
                        </w:r>
                      </w:p>
                    </w:txbxContent>
                  </v:textbox>
                </v:shape>
                <w10:wrap type="topAndBottom"/>
              </v:group>
            </w:pict>
          </mc:Fallback>
        </mc:AlternateContent>
      </w:r>
    </w:p>
    <w:p w14:paraId="2F3255EE" w14:textId="77777777" w:rsidR="00CD6A16" w:rsidRDefault="00CD6A16" w:rsidP="00B562E7"/>
    <w:p w14:paraId="2095E9F2" w14:textId="601560E0" w:rsidR="00B562E7" w:rsidRDefault="00B562E7" w:rsidP="00B562E7">
      <w:r>
        <w:t xml:space="preserve">Tras la estimación de </w:t>
      </w:r>
      <w:r w:rsidR="00A519B0">
        <w:t>los parámetros característicos de la</w:t>
      </w:r>
      <w:r w:rsidR="00B025C7">
        <w:t>s</w:t>
      </w:r>
      <w:r w:rsidR="00A519B0">
        <w:t xml:space="preserve"> resonancia</w:t>
      </w:r>
      <w:r w:rsidR="00B025C7">
        <w:t>s</w:t>
      </w:r>
      <w:r w:rsidR="00A519B0">
        <w:t>,</w:t>
      </w:r>
      <w:r w:rsidR="00F3602F">
        <w:t xml:space="preserve"> se</w:t>
      </w:r>
      <w:r>
        <w:t xml:space="preserve"> estudi</w:t>
      </w:r>
      <w:r w:rsidR="00F3602F">
        <w:t>a la distribución de</w:t>
      </w:r>
      <w:r>
        <w:t xml:space="preserve"> las fases en las componentes de los vectores singulares </w:t>
      </w:r>
      <w:r w:rsidR="00F3602F">
        <w:t>como</w:t>
      </w:r>
      <w:r>
        <w:t xml:space="preserve"> paso final para la caracterización completa.</w:t>
      </w:r>
    </w:p>
    <w:p w14:paraId="4F8A64E9" w14:textId="77777777" w:rsidR="00F3602F" w:rsidRDefault="00F3602F" w:rsidP="00B562E7"/>
    <w:p w14:paraId="4A0FBAD5" w14:textId="34EEB4E4" w:rsidR="00F4665F" w:rsidRDefault="00B562E7" w:rsidP="00B562E7">
      <w:r>
        <w:t xml:space="preserve">En la Figura </w:t>
      </w:r>
      <w:r w:rsidR="00F3602F">
        <w:t>5</w:t>
      </w:r>
      <w:r w:rsidR="00B025C7">
        <w:t xml:space="preserve"> se </w:t>
      </w:r>
      <w:r>
        <w:t>presenta</w:t>
      </w:r>
      <w:r w:rsidR="00B025C7">
        <w:t>n</w:t>
      </w:r>
      <w:r>
        <w:t xml:space="preserve"> la</w:t>
      </w:r>
      <w:r w:rsidR="00F3602F">
        <w:t>s</w:t>
      </w:r>
      <w:r>
        <w:t xml:space="preserve"> fase</w:t>
      </w:r>
      <w:r w:rsidR="00F3602F">
        <w:t>s</w:t>
      </w:r>
      <w:r>
        <w:t xml:space="preserve"> de los vectores singulares 1, 2 y 3</w:t>
      </w:r>
      <w:r w:rsidR="00F3602F">
        <w:t>, de arriba a abajo</w:t>
      </w:r>
      <w:r>
        <w:t xml:space="preserve"> respectivamente</w:t>
      </w:r>
      <w:r w:rsidR="00F3602F">
        <w:t xml:space="preserve">. </w:t>
      </w:r>
      <w:r>
        <w:t xml:space="preserve">Cada punto representa la fase de un detector. </w:t>
      </w:r>
      <w:r w:rsidR="00F3602F">
        <w:t>Se debe notar que, d</w:t>
      </w:r>
      <w:r>
        <w:t>ado que hay 36 detectores</w:t>
      </w:r>
      <w:r w:rsidR="00B025C7">
        <w:t xml:space="preserve"> y</w:t>
      </w:r>
      <w:r>
        <w:t xml:space="preserve"> para agruparlos </w:t>
      </w:r>
      <w:r w:rsidR="00F3602F">
        <w:t>se</w:t>
      </w:r>
      <w:r w:rsidR="00B025C7">
        <w:t xml:space="preserve"> emplea</w:t>
      </w:r>
      <w:r w:rsidR="00F3602F">
        <w:t xml:space="preserve"> el mismo color para todos</w:t>
      </w:r>
      <w:r>
        <w:t xml:space="preserve"> los detectores </w:t>
      </w:r>
      <w:r w:rsidR="00F3602F">
        <w:t>de una misma lanza</w:t>
      </w:r>
      <w:r>
        <w:t xml:space="preserve"> </w:t>
      </w:r>
      <w:r w:rsidR="00755A61">
        <w:t>de instrumentación.</w:t>
      </w:r>
      <w:r>
        <w:t xml:space="preserve"> Cuando dos coordenadas/detectores </w:t>
      </w:r>
      <w:r w:rsidR="00755A61">
        <w:t>presentan</w:t>
      </w:r>
      <w:r>
        <w:t xml:space="preserve"> </w:t>
      </w:r>
      <w:r w:rsidR="00755A61">
        <w:t>diferencia de fase de</w:t>
      </w:r>
      <w:r>
        <w:t xml:space="preserve"> 18</w:t>
      </w:r>
      <w:r w:rsidR="00755A61">
        <w:t>0º</w:t>
      </w:r>
      <w:r>
        <w:t xml:space="preserve">, </w:t>
      </w:r>
      <w:r w:rsidR="00755A61">
        <w:t>se dice que están en antifase,</w:t>
      </w:r>
      <w:r>
        <w:t xml:space="preserve"> ​​y, cuando presentan la misma fase, se denotan como en fase. </w:t>
      </w:r>
      <w:r w:rsidR="00B025C7">
        <w:t>Se debe tener</w:t>
      </w:r>
      <w:r>
        <w:t xml:space="preserve"> en cuenta que 180</w:t>
      </w:r>
      <w:r w:rsidR="00755A61">
        <w:t>º</w:t>
      </w:r>
      <w:r>
        <w:t xml:space="preserve"> y -180</w:t>
      </w:r>
      <w:r w:rsidR="00755A61">
        <w:t>º</w:t>
      </w:r>
      <w:r>
        <w:t xml:space="preserve"> es la misma fase. Por lo tanto, en la </w:t>
      </w:r>
      <w:r w:rsidR="00755A61">
        <w:t xml:space="preserve">figura </w:t>
      </w:r>
      <w:r w:rsidR="009E65F7">
        <w:t xml:space="preserve">que muestra el vector singular </w:t>
      </w:r>
      <w:r w:rsidR="005579B7">
        <w:t>1</w:t>
      </w:r>
      <w:r>
        <w:t xml:space="preserve">, todos los detectores están en fase alrededor de 8 Hz, mientras que </w:t>
      </w:r>
      <w:r w:rsidR="009E65F7">
        <w:t xml:space="preserve">en los </w:t>
      </w:r>
      <w:r>
        <w:t>vector</w:t>
      </w:r>
      <w:r w:rsidR="009E65F7">
        <w:t>es</w:t>
      </w:r>
      <w:r>
        <w:t xml:space="preserve"> singular</w:t>
      </w:r>
      <w:r w:rsidR="009E65F7">
        <w:t>es</w:t>
      </w:r>
      <w:r>
        <w:t xml:space="preserve"> 2 y 3</w:t>
      </w:r>
      <w:r w:rsidR="009E65F7">
        <w:t xml:space="preserve">, </w:t>
      </w:r>
      <w:r>
        <w:t xml:space="preserve">hay desfase o cierto ángulo entre la mayoría de los detectores. </w:t>
      </w:r>
      <w:r w:rsidR="009E65F7">
        <w:t>Esto puede indicar que</w:t>
      </w:r>
      <w:r>
        <w:t xml:space="preserve"> la resonancia encontrada en SVD1 tiene un origen físico diferente de las resonancias encontradas en </w:t>
      </w:r>
      <w:r w:rsidR="009E65F7">
        <w:t xml:space="preserve">los </w:t>
      </w:r>
      <w:r>
        <w:t>SVD2 y SVD3.</w:t>
      </w:r>
    </w:p>
    <w:p w14:paraId="15CD3F79" w14:textId="1F8EA72E" w:rsidR="007C33A9" w:rsidRDefault="007C33A9" w:rsidP="00FB73A9"/>
    <w:p w14:paraId="7AF18F0C" w14:textId="25A9F59B" w:rsidR="00CD481D" w:rsidRDefault="006228D6" w:rsidP="00CD481D">
      <w:r>
        <w:t xml:space="preserve">Como se ha observado, La descomposición en valores singulares permite distinguir muy de cerca las resonancias ya que se separan en orden descendente en los diferentes valores singulares. </w:t>
      </w:r>
      <w:r w:rsidR="00A42DF9">
        <w:t xml:space="preserve">Por otro lado, </w:t>
      </w:r>
      <w:r w:rsidR="00CD481D">
        <w:t xml:space="preserve">el MAC </w:t>
      </w:r>
      <w:r w:rsidR="00A42DF9">
        <w:t>permite aislar</w:t>
      </w:r>
      <w:r w:rsidR="00CD481D">
        <w:t xml:space="preserve"> la</w:t>
      </w:r>
      <w:r w:rsidR="00A42DF9">
        <w:t>s</w:t>
      </w:r>
      <w:r w:rsidR="00CD481D">
        <w:t xml:space="preserve"> resonancia</w:t>
      </w:r>
      <w:r w:rsidR="00A42DF9">
        <w:t>s</w:t>
      </w:r>
      <w:r w:rsidR="00CD481D">
        <w:t xml:space="preserve"> y define objetivamente su rango de frecuencia. Esto permite obtener con mayor precisión los parámetros de</w:t>
      </w:r>
      <w:r w:rsidR="00A42DF9">
        <w:t xml:space="preserve"> cada</w:t>
      </w:r>
      <w:r w:rsidR="00CD481D">
        <w:t xml:space="preserve"> resonancia.</w:t>
      </w:r>
    </w:p>
    <w:p w14:paraId="7357F300" w14:textId="6125A2F2" w:rsidR="007627BD" w:rsidRDefault="00CD481D" w:rsidP="00CD481D">
      <w:r>
        <w:lastRenderedPageBreak/>
        <w:t>En cuanto al origen físico de cada resonancia, en los procedimientos de ajuste de curvas, la evolución de parámetros como la amplitud o la frecuencia es la principal herramienta para inferir esta información</w:t>
      </w:r>
      <w:r w:rsidR="00A42007">
        <w:t xml:space="preserve"> </w:t>
      </w:r>
      <w:r w:rsidR="00A42007">
        <w:fldChar w:fldCharType="begin" w:fldLock="1"/>
      </w:r>
      <w:r w:rsidR="00A42007">
        <w:instrText>ADDIN CSL_CITATION {"citationItems":[{"id":"ITEM-1","itemData":{"DOI":"10.13182/NSE15-14","ISSN":"00295639","abstract":"Core-barrel motion (CBM) surveillance and diagnostics, based on the amplitude of the peaks of the normalized auto power spectral densities (APSDs) of the ex-core neutron detectors, have been performed and continuously developed in Sweden and were applied for monitoring of the three PWR units, Ringhals 2 to 4. From 2005, multiple measurements were taken during each fuel cycle, and these revealed a periodic behavior of the 8-Hz peak of the beam-mode motion: the amplitude increases within the cycle and returns to a lower value at the beginning of the next cycle. The work reported in this paper aims to clarify the physical reason for this behavior. A combination of a mode separation method in the time domain and a nonlinear curve-fitting procedure of the frequency spectra revealed that two types of vibration phenomena contribute to the beam-mode peak. The lower frequency peak around 7 Hz in the ex-core detector APSDs corresponds to the CBM, whose amplitude does not change during the cycle. The higher frequency peak around 8 Hz arises from the individual vibrations of the fuel assemblies, and its amplitude increases monotonically during the cycle. This paper gives an account of the work that has been made to verify the above hypothesis.","author":[{"dropping-particle":"","family":"Pázsit","given":"I.","non-dropping-particle":"","parse-names":false,"suffix":""},{"dropping-particle":"","family":"Montalvo","given":"C.","non-dropping-particle":"","parse-names":false,"suffix":""},{"dropping-particle":"","family":"Nylén","given":"H.","non-dropping-particle":"","parse-names":false,"suffix":""},{"dropping-particle":"","family":"Andersson","given":"T.","non-dropping-particle":"","parse-names":false,"suffix":""},{"dropping-particle":"","family":"Hernández-Solís","given":"A.","non-dropping-particle":"","parse-names":false,"suffix":""},{"dropping-particle":"","family":"Cartemo","given":"P. B.","non-dropping-particle":"","parse-names":false,"suffix":""}],"container-title":"Nuclear Science and Engineering","id":"ITEM-1","issue":"2","issued":{"date-parts":[["2016"]]},"page":"213-227","title":"Developments in Core-barrel motion monitoring and applications to the ringhals PWR units","type":"article-journal","volume":"182"},"uris":["http://www.mendeley.com/documents/?uuid=b1ecddec-efe0-4614-9027-fa2b58848190"]}],"mendeley":{"formattedCitation":"[14]","plainTextFormattedCitation":"[14]","previouslyFormattedCitation":"[14]"},"properties":{"noteIndex":0},"schema":"https://github.com/citation-style-language/schema/raw/master/csl-citation.json"}</w:instrText>
      </w:r>
      <w:r w:rsidR="00A42007">
        <w:fldChar w:fldCharType="separate"/>
      </w:r>
      <w:r w:rsidR="00A42007" w:rsidRPr="00A42007">
        <w:rPr>
          <w:noProof/>
        </w:rPr>
        <w:t>[14]</w:t>
      </w:r>
      <w:r w:rsidR="00A42007">
        <w:fldChar w:fldCharType="end"/>
      </w:r>
      <w:r>
        <w:t xml:space="preserve">. En las técnicas OMA se utiliza para ello el estudio de </w:t>
      </w:r>
      <w:r w:rsidR="00A42DF9">
        <w:t>los modos</w:t>
      </w:r>
      <w:r>
        <w:t xml:space="preserve">, ya que </w:t>
      </w:r>
      <w:r w:rsidR="00A42007">
        <w:t>aportan</w:t>
      </w:r>
      <w:r>
        <w:t xml:space="preserve"> información de cómo se manifiesta cada resonancia en cada detector. De la Figura </w:t>
      </w:r>
      <w:r w:rsidR="00A42007">
        <w:t>5</w:t>
      </w:r>
      <w:r>
        <w:t xml:space="preserve"> se observa como en </w:t>
      </w:r>
      <w:r w:rsidR="00A42007">
        <w:t xml:space="preserve">el entorno de los 8 Hz </w:t>
      </w:r>
      <w:r w:rsidR="00CA6133">
        <w:t>todos</w:t>
      </w:r>
      <w:r>
        <w:t xml:space="preserve"> los detectores </w:t>
      </w:r>
      <w:r w:rsidR="00CA6133">
        <w:t>se encuentran</w:t>
      </w:r>
      <w:r>
        <w:t xml:space="preserve"> en fase</w:t>
      </w:r>
      <w:r w:rsidR="00A42007">
        <w:t xml:space="preserve"> en el vector singular 1</w:t>
      </w:r>
      <w:r>
        <w:t>. Por tanto, un movimiento pendular</w:t>
      </w:r>
      <w:r w:rsidR="00CA6133">
        <w:t>,</w:t>
      </w:r>
      <w:r>
        <w:t xml:space="preserve"> </w:t>
      </w:r>
      <w:r w:rsidR="007627BD">
        <w:t>parece</w:t>
      </w:r>
      <w:r>
        <w:t xml:space="preserve"> no ser la causa de esta resonancia. De hecho, esto es consistente con </w:t>
      </w:r>
      <w:r w:rsidR="00CA6133">
        <w:t>otros estudios sobre</w:t>
      </w:r>
      <w:r>
        <w:t xml:space="preserve"> reactores</w:t>
      </w:r>
      <w:r w:rsidR="0038426A">
        <w:t xml:space="preserve"> de diseño</w:t>
      </w:r>
      <w:r>
        <w:t xml:space="preserve"> KWU, donde, en el rango de frecuencia Beam Mode, los detectores opuestos no presentan desfase en sus CPSD</w:t>
      </w:r>
      <w:r w:rsidR="00A42007">
        <w:t xml:space="preserve"> (</w:t>
      </w:r>
      <w:r w:rsidR="00A42007" w:rsidRPr="00A42007">
        <w:rPr>
          <w:i/>
          <w:iCs/>
        </w:rPr>
        <w:t xml:space="preserve">Cross </w:t>
      </w:r>
      <w:proofErr w:type="spellStart"/>
      <w:r w:rsidR="00A42007" w:rsidRPr="00A42007">
        <w:rPr>
          <w:i/>
          <w:iCs/>
        </w:rPr>
        <w:t>Power</w:t>
      </w:r>
      <w:proofErr w:type="spellEnd"/>
      <w:r w:rsidR="00A42007" w:rsidRPr="00A42007">
        <w:rPr>
          <w:i/>
          <w:iCs/>
        </w:rPr>
        <w:t xml:space="preserve"> </w:t>
      </w:r>
      <w:proofErr w:type="spellStart"/>
      <w:r w:rsidR="00A42007" w:rsidRPr="00A42007">
        <w:rPr>
          <w:i/>
          <w:iCs/>
        </w:rPr>
        <w:t>Spectrum</w:t>
      </w:r>
      <w:proofErr w:type="spellEnd"/>
      <w:r w:rsidR="00A42007" w:rsidRPr="00A42007">
        <w:rPr>
          <w:i/>
          <w:iCs/>
        </w:rPr>
        <w:t xml:space="preserve"> </w:t>
      </w:r>
      <w:proofErr w:type="spellStart"/>
      <w:r w:rsidR="00A42007" w:rsidRPr="00A42007">
        <w:rPr>
          <w:i/>
          <w:iCs/>
        </w:rPr>
        <w:t>Density</w:t>
      </w:r>
      <w:proofErr w:type="spellEnd"/>
      <w:r w:rsidR="00A42007">
        <w:t>)</w:t>
      </w:r>
      <w:r w:rsidR="00CA6133">
        <w:t xml:space="preserve">, </w:t>
      </w:r>
      <w:r>
        <w:t>sino un comportamiento en fase que algunos autores relacionan con una resonancia de</w:t>
      </w:r>
      <w:r w:rsidR="00CA6133">
        <w:t>l</w:t>
      </w:r>
      <w:r>
        <w:t xml:space="preserve"> fluido u onda de presión estacionaria </w:t>
      </w:r>
      <w:r w:rsidR="00A42007">
        <w:fldChar w:fldCharType="begin" w:fldLock="1"/>
      </w:r>
      <w:r w:rsidR="00A42007">
        <w:instrText>ADDIN CSL_CITATION {"citationItems":[{"id":"ITEM-1","itemData":{"author":[{"dropping-particle":"","family":"Runkel","given":"J.","non-dropping-particle":"","parse-names":false,"suffix":""}],"id":"ITEM-1","issued":{"date-parts":[["1987"]]},"title":"Noise analysis in pressurized water reactor. PhD Thesis","type":"thesis"},"uris":["http://www.mendeley.com/documents/?uuid=222a906e-2125-4885-984b-49a4178e5e60"]},{"id":"ITEM-2","itemData":{"abstract":"Without any interference to the normal operation of a nuclear power plant useful informations about the vibrational behaviour and the operation conditions in the primary circuit can be obtained by noise analysis of the signals of the standard reactor instrumentation. The purpose is to detect incipient changes of mechanical and operating conditions in order to enable early failure detection and preventive maintenance. This contributes not only to the safety but also to higher availability and economic efficiency of the plant. Routine measurements and noise analysis of the signals of the reactor and primary loop instrumentation are performed in all German nuclear power plants with pressurized water reactor. This paper deals with experiences of vibration monitoring by use of noise analysis ion four utilities. The typical vibration behaviour of reactor components of the different PWRs is compared and the particular vibration behaviour of a core support flow distribution stool, of a steam generator and a main circulation pump shaft is discussed. (authors)","author":[{"dropping-particle":"","family":"Stegemann","given":"D.","non-dropping-particle":"","parse-names":false,"suffix":""},{"dropping-particle":"","family":"Runkel","given":"J.","non-dropping-particle":"","parse-names":false,"suffix":""}],"container-title":"SMORN-VII Specialist's Meeting on Reactor Noise.","id":"ITEM-2","issued":{"date-parts":[["1996"]]},"page":"Vol 1, 23e31, 19-23","publisher-place":"Avignon, France","title":"Experience with vibration monitoring in German PWRs Obrigheim, Grohnde, Brokdorf and Emsland","type":"paper-conference"},"uris":["http://www.mendeley.com/documents/?uuid=89fdc12a-c570-4618-b369-2fc4e9fa5a13"]}],"mendeley":{"formattedCitation":"[5], [25]","plainTextFormattedCitation":"[5], [25]","previouslyFormattedCitation":"[5], [25]"},"properties":{"noteIndex":0},"schema":"https://github.com/citation-style-language/schema/raw/master/csl-citation.json"}</w:instrText>
      </w:r>
      <w:r w:rsidR="00A42007">
        <w:fldChar w:fldCharType="separate"/>
      </w:r>
      <w:r w:rsidR="00A42007" w:rsidRPr="00A42007">
        <w:rPr>
          <w:noProof/>
        </w:rPr>
        <w:t>[5], [25]</w:t>
      </w:r>
      <w:r w:rsidR="00A42007">
        <w:fldChar w:fldCharType="end"/>
      </w:r>
      <w:r w:rsidR="00A42007">
        <w:t>.</w:t>
      </w:r>
      <w:r>
        <w:t xml:space="preserve"> </w:t>
      </w:r>
      <w:r w:rsidR="007627BD">
        <w:t>De forma similar</w:t>
      </w:r>
      <w:r>
        <w:t>, estudios recientes sobre el ruido de neutrones en los reactores</w:t>
      </w:r>
      <w:r w:rsidR="0038426A">
        <w:t xml:space="preserve"> de diseño</w:t>
      </w:r>
      <w:r>
        <w:t xml:space="preserve"> KWU </w:t>
      </w:r>
      <w:r w:rsidR="00A42007">
        <w:fldChar w:fldCharType="begin" w:fldLock="1"/>
      </w:r>
      <w:r w:rsidR="009E7A0E">
        <w:instrText>ADDIN CSL_CITATION {"citationItems":[{"id":"ITEM-1","itemData":{"abstract":"The behavior of low frequency neutron noise during the 30 years of operation of German KWU built PWRs is reviewed. The role of various factors influencing neutron noise such as sub-cooled boiling, power and enrichment uprates, fuel type and mechanical fuel assembly design is discussed. Simulation results of temperature driven neutron noise with Studsvik's S3K dynamic core simulator are shown and compared to measurements. Hypotheses for recent increases and decreases of low frequency neutron noise are compared with evidence from operating history.","author":[{"dropping-particle":"","family":"Seidl","given":"M.","non-dropping-particle":"","parse-names":false,"suffix":""},{"dropping-particle":"","family":"Kosowski","given":"K.","non-dropping-particle":"","parse-names":false,"suffix":""},{"dropping-particle":"","family":"Schüler","given":"U.","non-dropping-particle":"","parse-names":false,"suffix":""},{"dropping-particle":"","family":"Belblidia","given":"L.","non-dropping-particle":"","parse-names":false,"suffix":""}],"container-title":"Progress in Nuclear Energy","id":"ITEM-1","issued":{"date-parts":[["2015"]]},"page":"668-675","title":"Review of the historic neutron noise behavior in German KWU built PWRs","type":"article-journal","volume":"85"},"uris":["http://www.mendeley.com/documents/?uuid=4ad6d3a3-ce1d-4de7-ae63-f330fe133281"]},{"id":"ITEM-2","itemData":{"DOI":"10.1016/j.pnucene.2017.08.010","ISSN":"01491970","abstract":"In German KWU pressurized water reactors, the neutron flux is measured with in-core and the ex-core detectors. Investigating the signal fluctuations of these detectors at fixed burnup, periods of growing and periods of decreasing fluctuation amplitudes can be found, a phenomenon that is not entirely explained. Respecting the phenomenology of measured neutron noise data as well as of simulation results from the reactor-dynamics code DYN3D, the model hypothesis formulated here is a first attempt to couple low-frequency, collective fuel assembly deflections to power reactor noise: pressure fluctuations dynamically drive fuel assembly deflections, which alter the position of the common center of mass of all fuel assemblies; the center of mass fluctuations drive fluctuating changes of the reflector thickness and, thus, induce long-range dynamical effects on the neutron flux. As one detail, the proposed model states that a lowered lateral fuel assembly stiffness results in an increase of the neutron flux fluctuation amplitudes and vice versa. For testing this hypothesis, the model has been coupled to DYN3D. The signal analysis of the results obtained with the modified DYN3D indicates that the proposed model may explain the phenomenon of increasing and decreasing neutron flux fluctuation amplitudes. Steps for further modelling are proposed.","author":[{"dropping-particle":"","family":"Viebach","given":"M.","non-dropping-particle":"","parse-names":false,"suffix":""},{"dropping-particle":"","family":"Bernt","given":"N.","non-dropping-particle":"","parse-names":false,"suffix":""},{"dropping-particle":"","family":"Lange","given":"C.","non-dropping-particle":"","parse-names":false,"suffix":""},{"dropping-particle":"","family":"Hennig","given":"D.","non-dropping-particle":"","parse-names":false,"suffix":""},{"dropping-particle":"","family":"Hurtado","given":"A.","non-dropping-particle":"","parse-names":false,"suffix":""}],"container-title":"Progress in Nuclear Energy","id":"ITEM-2","issued":{"date-parts":[["2018"]]},"page":"32-46","title":"On the influence of dynamical fuel assembly deflections on the neutron noise level","type":"article-journal","volume":"104"},"uris":["http://www.mendeley.com/documents/?uuid=9e305b12-d599-4053-a651-3be25b8c27cb"]},{"id":"ITEM-3","itemData":{"abstract":"There are two goals in this thesis. The first one is the development of models and its application for predictive maintenance of sensors in nuclear power plants. The second one is to improve the understanding of the pheno- mena that influence the neutron noise in pressurized water reactors by using 3D simulators. Real plant measurements recorded during this thesis have been used to achieve such goals. The information provided by the data led the development of the models and the comparison of the results provided by the computatio- nal simulations. Sensor models were obtained by applying autorregresive techniques to the signals recorded in the plant. Wide known codes in the nuclear industry as well as updated and valida- ted models have been used for the reproduction of the phenomena that take place in the core an may influence the neutron noise.","author":[{"dropping-particle":"","family":"Bermejo","given":"J. A.","non-dropping-particle":"","parse-names":false,"suffix":""}],"id":"ITEM-3","issued":{"date-parts":[["2015"]]},"publisher":"Universidad Politécnica de Madrid","title":"Noise analysis in PWR. PhD Thesis","type":"thesis"},"uris":["http://www.mendeley.com/documents/?uuid=4f9d52ae-1df8-4e66-9c81-7c8b6654a2c2"]}],"mendeley":{"formattedCitation":"[26]–[28]","plainTextFormattedCitation":"[26]–[28]","previouslyFormattedCitation":"[26]–[28]"},"properties":{"noteIndex":0},"schema":"https://github.com/citation-style-language/schema/raw/master/csl-citation.json"}</w:instrText>
      </w:r>
      <w:r w:rsidR="00A42007">
        <w:fldChar w:fldCharType="separate"/>
      </w:r>
      <w:r w:rsidR="00A42007" w:rsidRPr="00A42007">
        <w:rPr>
          <w:noProof/>
        </w:rPr>
        <w:t>[26]–[28]</w:t>
      </w:r>
      <w:r w:rsidR="00A42007">
        <w:fldChar w:fldCharType="end"/>
      </w:r>
      <w:r>
        <w:t xml:space="preserve"> mencionan </w:t>
      </w:r>
      <w:r w:rsidR="0047686E">
        <w:t xml:space="preserve">que </w:t>
      </w:r>
      <w:r>
        <w:t xml:space="preserve">este pico a </w:t>
      </w:r>
      <w:r w:rsidR="00CA6133">
        <w:t>8</w:t>
      </w:r>
      <w:r>
        <w:t xml:space="preserve"> Hz </w:t>
      </w:r>
      <w:r w:rsidR="0047686E">
        <w:t>esté</w:t>
      </w:r>
      <w:r>
        <w:t xml:space="preserve"> </w:t>
      </w:r>
      <w:r w:rsidR="00CA6133">
        <w:t xml:space="preserve">probablemente </w:t>
      </w:r>
      <w:r>
        <w:t xml:space="preserve">relacionado con </w:t>
      </w:r>
      <w:r w:rsidR="00CA6133">
        <w:t>vibraciones</w:t>
      </w:r>
      <w:r>
        <w:t xml:space="preserve"> d</w:t>
      </w:r>
      <w:r w:rsidR="00CA6133">
        <w:t xml:space="preserve">e la vasija de presión </w:t>
      </w:r>
      <w:r>
        <w:t>del reactor</w:t>
      </w:r>
      <w:r w:rsidR="0047686E">
        <w:t xml:space="preserve"> y/o </w:t>
      </w:r>
      <w:r w:rsidR="00CA6133">
        <w:t>barrilete del núcleo</w:t>
      </w:r>
      <w:r>
        <w:t xml:space="preserve">, así como resonancias fluidas. Todos estos trabajos recientes están basados ​​en literatura previa de reactores KWU como la tesis doctoral de </w:t>
      </w:r>
      <w:proofErr w:type="spellStart"/>
      <w:r>
        <w:t>Runkel</w:t>
      </w:r>
      <w:proofErr w:type="spellEnd"/>
      <w:r>
        <w:t xml:space="preserve"> </w:t>
      </w:r>
      <w:r w:rsidR="009E7A0E">
        <w:fldChar w:fldCharType="begin" w:fldLock="1"/>
      </w:r>
      <w:r w:rsidR="00124B5A">
        <w:instrText>ADDIN CSL_CITATION {"citationItems":[{"id":"ITEM-1","itemData":{"author":[{"dropping-particle":"","family":"Runkel","given":"J.","non-dropping-particle":"","parse-names":false,"suffix":""}],"id":"ITEM-1","issued":{"date-parts":[["1987"]]},"title":"Noise analysis in pressurized water reactor. PhD Thesis","type":"thesis"},"uris":["http://www.mendeley.com/documents/?uuid=222a906e-2125-4885-984b-49a4178e5e60"]}],"mendeley":{"formattedCitation":"[5]","plainTextFormattedCitation":"[5]","previouslyFormattedCitation":"[5]"},"properties":{"noteIndex":0},"schema":"https://github.com/citation-style-language/schema/raw/master/csl-citation.json"}</w:instrText>
      </w:r>
      <w:r w:rsidR="009E7A0E">
        <w:fldChar w:fldCharType="separate"/>
      </w:r>
      <w:r w:rsidR="009E7A0E" w:rsidRPr="009E7A0E">
        <w:rPr>
          <w:noProof/>
        </w:rPr>
        <w:t>[5]</w:t>
      </w:r>
      <w:r w:rsidR="009E7A0E">
        <w:fldChar w:fldCharType="end"/>
      </w:r>
      <w:r>
        <w:t xml:space="preserve"> donde se encuentra una resonancia fluida en los </w:t>
      </w:r>
      <w:r w:rsidR="007627BD">
        <w:t>8</w:t>
      </w:r>
      <w:r>
        <w:t xml:space="preserve"> Hz y se define como una onda de presión estacionaria cuyas características espectrales son: alta coherencia entre todos los detectores (</w:t>
      </w:r>
      <w:r w:rsidR="007627BD">
        <w:t>incore</w:t>
      </w:r>
      <w:r>
        <w:t xml:space="preserve"> y ex</w:t>
      </w:r>
      <w:r w:rsidR="007627BD">
        <w:t xml:space="preserve">core) </w:t>
      </w:r>
      <w:r>
        <w:t xml:space="preserve">y una diferencia de fase nula en todos los casos. Dado que </w:t>
      </w:r>
      <w:r w:rsidR="009E7A0E">
        <w:t>una</w:t>
      </w:r>
      <w:r>
        <w:t xml:space="preserve"> resonancia del fluido es un efecto global, todos los detectores </w:t>
      </w:r>
      <w:r w:rsidR="007627BD">
        <w:t xml:space="preserve">deben </w:t>
      </w:r>
      <w:r>
        <w:t>est</w:t>
      </w:r>
      <w:r w:rsidR="007627BD">
        <w:t>ar</w:t>
      </w:r>
      <w:r>
        <w:t xml:space="preserve"> en fase. Esto </w:t>
      </w:r>
      <w:r w:rsidR="009E7A0E">
        <w:t>concuerda con lo observado</w:t>
      </w:r>
      <w:r>
        <w:t xml:space="preserve"> en las fases de los primeros vectores singulares, </w:t>
      </w:r>
      <w:r w:rsidR="009E7A0E">
        <w:t>donde</w:t>
      </w:r>
      <w:r>
        <w:t xml:space="preserve"> todos los detectores en el núcleo están en fase </w:t>
      </w:r>
      <w:r w:rsidR="009E7A0E">
        <w:t>para el rango de frecuencia del Beam Mode</w:t>
      </w:r>
      <w:r>
        <w:t>.</w:t>
      </w:r>
      <w:r w:rsidR="009E7A0E">
        <w:t xml:space="preserve"> Por lo que</w:t>
      </w:r>
      <w:r w:rsidR="00124B5A">
        <w:t>, los resultados a través de esta metodología nos indican también que</w:t>
      </w:r>
      <w:r w:rsidR="009E7A0E">
        <w:t xml:space="preserve"> l</w:t>
      </w:r>
      <w:r w:rsidR="007627BD" w:rsidRPr="007627BD">
        <w:t>a</w:t>
      </w:r>
      <w:r w:rsidR="007627BD">
        <w:t>s</w:t>
      </w:r>
      <w:r w:rsidR="007627BD" w:rsidRPr="007627BD">
        <w:t xml:space="preserve"> característica</w:t>
      </w:r>
      <w:r w:rsidR="007627BD">
        <w:t>s</w:t>
      </w:r>
      <w:r w:rsidR="007627BD" w:rsidRPr="007627BD">
        <w:t xml:space="preserve"> de esta resonancia no parece</w:t>
      </w:r>
      <w:r w:rsidR="0038426A">
        <w:t>n</w:t>
      </w:r>
      <w:r w:rsidR="007627BD" w:rsidRPr="007627BD">
        <w:t xml:space="preserve"> estar relacionada</w:t>
      </w:r>
      <w:r w:rsidR="0038426A">
        <w:t>s</w:t>
      </w:r>
      <w:r w:rsidR="007627BD" w:rsidRPr="007627BD">
        <w:t xml:space="preserve"> con un movimiento</w:t>
      </w:r>
      <w:r w:rsidR="0038426A">
        <w:t>,</w:t>
      </w:r>
      <w:r w:rsidR="007627BD" w:rsidRPr="007627BD">
        <w:t xml:space="preserve"> sino con un efecto global como</w:t>
      </w:r>
      <w:r w:rsidR="0038426A">
        <w:t xml:space="preserve"> es el caso de</w:t>
      </w:r>
      <w:r w:rsidR="007627BD" w:rsidRPr="007627BD">
        <w:t xml:space="preserve"> una onda de fluido </w:t>
      </w:r>
      <w:r w:rsidR="0038426A">
        <w:t>o</w:t>
      </w:r>
      <w:r w:rsidR="007627BD" w:rsidRPr="007627BD">
        <w:t xml:space="preserve"> presión que se manifiesta simultáneamente en todos los puntos del reactor. Los movimientos como el movimiento del barril</w:t>
      </w:r>
      <w:r w:rsidR="0038426A">
        <w:t>ete</w:t>
      </w:r>
      <w:r w:rsidR="007627BD" w:rsidRPr="007627BD">
        <w:t xml:space="preserve"> de</w:t>
      </w:r>
      <w:r w:rsidR="0038426A">
        <w:t>l</w:t>
      </w:r>
      <w:r w:rsidR="007627BD" w:rsidRPr="007627BD">
        <w:t xml:space="preserve"> núcleo deben mostrar diferentes fases (diferentes modo</w:t>
      </w:r>
      <w:r w:rsidR="0038426A">
        <w:t>s</w:t>
      </w:r>
      <w:r w:rsidR="007627BD" w:rsidRPr="007627BD">
        <w:t xml:space="preserve">) </w:t>
      </w:r>
      <w:r w:rsidR="00124B5A">
        <w:t>en la matriz de</w:t>
      </w:r>
      <w:r w:rsidR="007627BD" w:rsidRPr="007627BD">
        <w:t xml:space="preserve"> detecto</w:t>
      </w:r>
      <w:r w:rsidR="00124B5A">
        <w:t>res</w:t>
      </w:r>
      <w:r w:rsidR="007627BD" w:rsidRPr="007627BD">
        <w:t xml:space="preserve">. Es muy probable que el movimiento pendular del </w:t>
      </w:r>
      <w:r w:rsidR="00124B5A">
        <w:t>barrilete</w:t>
      </w:r>
      <w:r w:rsidR="007627BD" w:rsidRPr="007627BD">
        <w:t xml:space="preserve"> se manifieste en los espectros SVD2 o incluso SVD3 y no sea dominante en comparación con la resonancia del fluido. Esto es completamente diferente de los datos de los reactores de</w:t>
      </w:r>
      <w:r w:rsidR="0038426A">
        <w:t xml:space="preserve"> diseño</w:t>
      </w:r>
      <w:r w:rsidR="007627BD" w:rsidRPr="007627BD">
        <w:t xml:space="preserve"> Westinghouse </w:t>
      </w:r>
      <w:r w:rsidR="00124B5A">
        <w:fldChar w:fldCharType="begin" w:fldLock="1"/>
      </w:r>
      <w:r w:rsidR="00C51076">
        <w:instrText>ADDIN CSL_CITATION {"citationItems":[{"id":"ITEM-1","itemData":{"author":[{"dropping-particle":"","family":"Thie","given":"J. A.","non-dropping-particle":"","parse-names":false,"suffix":""}],"editor":[{"dropping-particle":"","family":"American Nuclear Society","given":"","non-dropping-particle":"","parse-names":false,"suffix":""}],"id":"ITEM-1","issued":{"date-parts":[["1981"]]},"publisher-place":"La Grange Park, IL","title":"Power reactor noise","type":"book"},"uris":["http://www.mendeley.com/documents/?uuid=4f942a3e-285f-3c2c-aece-da68ea128307"]},{"id":"ITEM-2","itemData":{"DOI":"10.13182/NSE15-14","ISSN":"00295639","abstract":"Core-barrel motion (CBM) surveillance and diagnostics, based on the amplitude of the peaks of the normalized auto power spectral densities (APSDs) of the ex-core neutron detectors, have been performed and continuously developed in Sweden and were applied for monitoring of the three PWR units, Ringhals 2 to 4. From 2005, multiple measurements were taken during each fuel cycle, and these revealed a periodic behavior of the 8-Hz peak of the beam-mode motion: the amplitude increases within the cycle and returns to a lower value at the beginning of the next cycle. The work reported in this paper aims to clarify the physical reason for this behavior. A combination of a mode separation method in the time domain and a nonlinear curve-fitting procedure of the frequency spectra revealed that two types of vibration phenomena contribute to the beam-mode peak. The lower frequency peak around 7 Hz in the ex-core detector APSDs corresponds to the CBM, whose amplitude does not change during the cycle. The higher frequency peak around 8 Hz arises from the individual vibrations of the fuel assemblies, and its amplitude increases monotonically during the cycle. This paper gives an account of the work that has been made to verify the above hypothesis.","author":[{"dropping-particle":"","family":"Pázsit","given":"I.","non-dropping-particle":"","parse-names":false,"suffix":""},{"dropping-particle":"","family":"Montalvo","given":"C.","non-dropping-particle":"","parse-names":false,"suffix":""},{"dropping-particle":"","family":"Nylén","given":"H.","non-dropping-particle":"","parse-names":false,"suffix":""},{"dropping-particle":"","family":"Andersson","given":"T.","non-dropping-particle":"","parse-names":false,"suffix":""},{"dropping-particle":"","family":"Hernández-Solís","given":"A.","non-dropping-particle":"","parse-names":false,"suffix":""},{"dropping-particle":"","family":"Cartemo","given":"P. B.","non-dropping-particle":"","parse-names":false,"suffix":""}],"container-title":"Nuclear Science and Engineering","id":"ITEM-2","issue":"2","issued":{"date-parts":[["2016"]]},"page":"213-227","title":"Developments in Core-barrel motion monitoring and applications to the ringhals PWR units","type":"article-journal","volume":"182"},"uris":["http://www.mendeley.com/documents/?uuid=b1ecddec-efe0-4614-9027-fa2b58848190"]}],"mendeley":{"formattedCitation":"[14], [29]","plainTextFormattedCitation":"[14], [29]","previouslyFormattedCitation":"[14], [29]"},"properties":{"noteIndex":0},"schema":"https://github.com/citation-style-language/schema/raw/master/csl-citation.json"}</w:instrText>
      </w:r>
      <w:r w:rsidR="00124B5A">
        <w:fldChar w:fldCharType="separate"/>
      </w:r>
      <w:r w:rsidR="00124B5A" w:rsidRPr="00124B5A">
        <w:rPr>
          <w:noProof/>
        </w:rPr>
        <w:t>[14], [29]</w:t>
      </w:r>
      <w:r w:rsidR="00124B5A">
        <w:fldChar w:fldCharType="end"/>
      </w:r>
      <w:r w:rsidR="007627BD" w:rsidRPr="007627BD">
        <w:t xml:space="preserve"> donde los detectores opuestos </w:t>
      </w:r>
      <w:r w:rsidR="0038426A">
        <w:t xml:space="preserve">presentan antifase </w:t>
      </w:r>
      <w:r w:rsidR="007627BD" w:rsidRPr="007627BD">
        <w:t xml:space="preserve">en la región del </w:t>
      </w:r>
      <w:r w:rsidR="0038426A">
        <w:t>Beam Mode</w:t>
      </w:r>
      <w:r w:rsidR="007627BD" w:rsidRPr="007627BD">
        <w:t xml:space="preserve"> y el movimiento pendular se detecta fácilmente sin </w:t>
      </w:r>
      <w:r w:rsidR="0038426A">
        <w:t xml:space="preserve">necesidad de efectuar una </w:t>
      </w:r>
      <w:r w:rsidR="007627BD" w:rsidRPr="007627BD">
        <w:t>descompo</w:t>
      </w:r>
      <w:r w:rsidR="0038426A">
        <w:t>sición</w:t>
      </w:r>
      <w:r w:rsidR="007627BD" w:rsidRPr="007627BD">
        <w:t xml:space="preserve"> en valores singulares.</w:t>
      </w:r>
    </w:p>
    <w:p w14:paraId="5B42A954" w14:textId="2766D4C2" w:rsidR="00D32438" w:rsidRDefault="00D32438" w:rsidP="00CD481D"/>
    <w:p w14:paraId="6B87D9FC" w14:textId="182EF594" w:rsidR="009B4D5F" w:rsidRDefault="00C51076" w:rsidP="00FB73A9">
      <w:r>
        <w:t>P</w:t>
      </w:r>
      <w:r w:rsidR="008132FA">
        <w:t>odemos observar que la</w:t>
      </w:r>
      <w:r w:rsidR="00B80796">
        <w:t xml:space="preserve"> posibilidad de </w:t>
      </w:r>
      <w:r w:rsidR="008132FA">
        <w:t>considerar</w:t>
      </w:r>
      <w:r w:rsidR="00B80796">
        <w:t xml:space="preserve"> todos los detectores en</w:t>
      </w:r>
      <w:r w:rsidR="008132FA">
        <w:t xml:space="preserve"> un</w:t>
      </w:r>
      <w:r w:rsidR="00B80796">
        <w:t xml:space="preserve"> </w:t>
      </w:r>
      <w:r w:rsidR="008132FA">
        <w:t>mismo</w:t>
      </w:r>
      <w:r w:rsidR="00B80796">
        <w:t xml:space="preserve"> análisis</w:t>
      </w:r>
      <w:r w:rsidR="008132FA">
        <w:t xml:space="preserve"> sencillo </w:t>
      </w:r>
      <w:r>
        <w:t xml:space="preserve">de pocas gráficas </w:t>
      </w:r>
      <w:r w:rsidR="00E15463">
        <w:t xml:space="preserve">supone una </w:t>
      </w:r>
      <w:r w:rsidR="00CB2518">
        <w:t>ventaja muy interesante del</w:t>
      </w:r>
      <w:r w:rsidR="00B80796">
        <w:t xml:space="preserve"> método</w:t>
      </w:r>
      <w:r w:rsidR="00CB2518">
        <w:t>,</w:t>
      </w:r>
      <w:r>
        <w:t xml:space="preserve"> y que </w:t>
      </w:r>
      <w:r w:rsidR="00B80796">
        <w:t xml:space="preserve">no es necesario sumar o restar detectores </w:t>
      </w:r>
      <w:r w:rsidR="00B80796">
        <w:t xml:space="preserve">como en investigaciones anteriores </w:t>
      </w:r>
      <w:r>
        <w:fldChar w:fldCharType="begin" w:fldLock="1"/>
      </w:r>
      <w:r>
        <w:instrText>ADDIN CSL_CITATION {"citationItems":[{"id":"ITEM-1","itemData":{"author":[{"dropping-particle":"","family":"Pázsit","given":"I.","non-dropping-particle":"","parse-names":false,"suffix":""},{"dropping-particle":"","family":"Nylén","given":"H.","non-dropping-particle":"","parse-names":false,"suffix":""},{"dropping-particle":"","family":"Montalvo","given":"C.","non-dropping-particle":"","parse-names":false,"suffix":""}],"container-title":"PHYSOR 2014: The Role of Reactor Physics Toward a Sustainable Future","id":"ITEM-1","issued":{"date-parts":[["2014"]]},"title":"Refined method for surveillance and diagnostics of the core barrel vibrations of the ringhals PWRs","type":"paper-conference"},"uris":["http://www.mendeley.com/documents/?uuid=eb9f5200-f351-4e63-a97e-88233d1a9c3b"]}],"mendeley":{"formattedCitation":"[10]","plainTextFormattedCitation":"[10]"},"properties":{"noteIndex":0},"schema":"https://github.com/citation-style-language/schema/raw/master/csl-citation.json"}</w:instrText>
      </w:r>
      <w:r>
        <w:fldChar w:fldCharType="separate"/>
      </w:r>
      <w:r w:rsidRPr="00C51076">
        <w:rPr>
          <w:noProof/>
        </w:rPr>
        <w:t>[10]</w:t>
      </w:r>
      <w:r>
        <w:fldChar w:fldCharType="end"/>
      </w:r>
      <w:r>
        <w:t xml:space="preserve"> </w:t>
      </w:r>
      <w:r w:rsidR="00B80796">
        <w:t xml:space="preserve">para estudiar una determinada resonancia. De hecho, la combinación adecuada de los detectores de señal es muy </w:t>
      </w:r>
      <w:r w:rsidR="004A2DF6">
        <w:t xml:space="preserve">interesante </w:t>
      </w:r>
      <w:r w:rsidR="00B80796">
        <w:t xml:space="preserve">en los procedimientos de ajuste de curvas no lineales, pero puede conducir a la eliminación </w:t>
      </w:r>
      <w:r w:rsidR="00CB2518">
        <w:t>indeseada</w:t>
      </w:r>
      <w:r w:rsidR="00B80796">
        <w:t xml:space="preserve"> de la contribución de ciertos fenómenos desconocidos.</w:t>
      </w:r>
      <w:r w:rsidR="004A2DF6">
        <w:t xml:space="preserve"> </w:t>
      </w:r>
      <w:r w:rsidR="00B80796">
        <w:t xml:space="preserve">Otra ventaja del método es que no requiere hipótesis a priori sobre el número de resonancias en los espectros de los detectores. </w:t>
      </w:r>
      <w:r w:rsidR="004A2DF6">
        <w:t xml:space="preserve">La descomposición en valores y vectores singulares </w:t>
      </w:r>
      <w:r w:rsidR="00B80796">
        <w:t>en conjunto con MAC</w:t>
      </w:r>
      <w:r w:rsidR="004A2DF6">
        <w:t>,</w:t>
      </w:r>
      <w:r w:rsidR="00B80796">
        <w:t xml:space="preserve"> hacen posible la </w:t>
      </w:r>
      <w:r w:rsidR="00CB2518">
        <w:t>caracterización</w:t>
      </w:r>
      <w:r w:rsidR="00B80796">
        <w:t xml:space="preserve"> de las resonancias.</w:t>
      </w:r>
    </w:p>
    <w:p w14:paraId="083BF947" w14:textId="77777777" w:rsidR="009B4D5F" w:rsidRPr="004A2DF6" w:rsidRDefault="009B4D5F" w:rsidP="002E2C39">
      <w:pPr>
        <w:rPr>
          <w:noProof/>
          <w:lang w:val="es-ES"/>
        </w:rPr>
      </w:pPr>
    </w:p>
    <w:p w14:paraId="7FD6CBF7" w14:textId="2E936B13" w:rsidR="009B4D5F" w:rsidRPr="007478C3" w:rsidRDefault="009B4D5F" w:rsidP="00CB2518">
      <w:pPr>
        <w:pStyle w:val="Heading1"/>
      </w:pPr>
      <w:r w:rsidRPr="007478C3">
        <w:t>Conclusiones</w:t>
      </w:r>
    </w:p>
    <w:p w14:paraId="6E5BC541" w14:textId="77777777" w:rsidR="009B4D5F" w:rsidRDefault="009B4D5F" w:rsidP="002E2C39">
      <w:pPr>
        <w:rPr>
          <w:noProof/>
        </w:rPr>
      </w:pPr>
    </w:p>
    <w:p w14:paraId="010568E6" w14:textId="5614E752" w:rsidR="008C0222" w:rsidRDefault="005818B1" w:rsidP="004E35FA">
      <w:pPr>
        <w:rPr>
          <w:noProof/>
        </w:rPr>
      </w:pPr>
      <w:r>
        <w:rPr>
          <w:noProof/>
        </w:rPr>
        <w:t>Basándonos en la fuerte relación entre la neutrónica con los fenómenos mecánicos y termohidráulicos existente en los reactores nucleares, e</w:t>
      </w:r>
      <w:r w:rsidR="001A7E1A">
        <w:rPr>
          <w:noProof/>
        </w:rPr>
        <w:t>n el</w:t>
      </w:r>
      <w:r w:rsidR="008132FA">
        <w:rPr>
          <w:noProof/>
        </w:rPr>
        <w:t xml:space="preserve"> presente artículo </w:t>
      </w:r>
      <w:r>
        <w:rPr>
          <w:noProof/>
        </w:rPr>
        <w:t>s</w:t>
      </w:r>
      <w:r w:rsidR="004E35FA">
        <w:rPr>
          <w:noProof/>
        </w:rPr>
        <w:t>e estudia</w:t>
      </w:r>
      <w:r w:rsidR="008132FA">
        <w:rPr>
          <w:noProof/>
        </w:rPr>
        <w:t>n</w:t>
      </w:r>
      <w:r w:rsidR="004E35FA">
        <w:rPr>
          <w:noProof/>
        </w:rPr>
        <w:t xml:space="preserve"> las posibilidades</w:t>
      </w:r>
      <w:r>
        <w:rPr>
          <w:noProof/>
        </w:rPr>
        <w:t xml:space="preserve"> de</w:t>
      </w:r>
      <w:r w:rsidR="004E35FA">
        <w:rPr>
          <w:noProof/>
        </w:rPr>
        <w:t xml:space="preserve"> la técnica </w:t>
      </w:r>
      <w:r w:rsidR="004E35FA" w:rsidRPr="004E35FA">
        <w:rPr>
          <w:i/>
          <w:iCs/>
          <w:noProof/>
        </w:rPr>
        <w:t xml:space="preserve">Enhance Frequency Domain Decomposition </w:t>
      </w:r>
      <w:r w:rsidR="004E35FA">
        <w:rPr>
          <w:noProof/>
        </w:rPr>
        <w:t>(EFDD) para caracterizar resonancias</w:t>
      </w:r>
      <w:r>
        <w:rPr>
          <w:noProof/>
        </w:rPr>
        <w:t xml:space="preserve"> asociadas a vibraciones mecánicas y fluctuaciones termohidráulicas.</w:t>
      </w:r>
    </w:p>
    <w:p w14:paraId="5EAA8ACD" w14:textId="77777777" w:rsidR="008C0222" w:rsidRDefault="008C0222" w:rsidP="004E35FA">
      <w:pPr>
        <w:rPr>
          <w:noProof/>
        </w:rPr>
      </w:pPr>
    </w:p>
    <w:p w14:paraId="0E8EF4D2" w14:textId="16506CEA" w:rsidR="004E35FA" w:rsidRDefault="008C7561" w:rsidP="004E35FA">
      <w:pPr>
        <w:rPr>
          <w:noProof/>
        </w:rPr>
      </w:pPr>
      <w:r>
        <w:rPr>
          <w:noProof/>
        </w:rPr>
        <w:t>El estudio se centra en la caracterízación en detalle de la resonancia conocida como Beam Mode</w:t>
      </w:r>
      <w:r w:rsidR="004E35FA">
        <w:rPr>
          <w:noProof/>
        </w:rPr>
        <w:t>. En el análisis</w:t>
      </w:r>
      <w:r>
        <w:rPr>
          <w:noProof/>
        </w:rPr>
        <w:t xml:space="preserve"> se emplean señales de detectores incore</w:t>
      </w:r>
      <w:r w:rsidR="004E35FA">
        <w:rPr>
          <w:noProof/>
        </w:rPr>
        <w:t xml:space="preserve"> </w:t>
      </w:r>
      <w:r>
        <w:rPr>
          <w:noProof/>
        </w:rPr>
        <w:t xml:space="preserve">procedentes de reactores de diseño </w:t>
      </w:r>
      <w:r w:rsidR="004E35FA">
        <w:rPr>
          <w:noProof/>
        </w:rPr>
        <w:t>KWU.</w:t>
      </w:r>
      <w:r>
        <w:rPr>
          <w:noProof/>
        </w:rPr>
        <w:t xml:space="preserve"> La </w:t>
      </w:r>
      <w:r w:rsidR="004E35FA">
        <w:rPr>
          <w:noProof/>
        </w:rPr>
        <w:t xml:space="preserve">EFDD se aplica teniendo en cuenta todos los detectores </w:t>
      </w:r>
      <w:r>
        <w:rPr>
          <w:noProof/>
        </w:rPr>
        <w:t xml:space="preserve">incore. </w:t>
      </w:r>
      <w:r w:rsidR="004E35FA">
        <w:rPr>
          <w:noProof/>
        </w:rPr>
        <w:t>Esto mejora las metodologías anteriores que necesitaban analizar cada detector por separado.</w:t>
      </w:r>
    </w:p>
    <w:p w14:paraId="266F17A3" w14:textId="77777777" w:rsidR="008C7561" w:rsidRDefault="008C7561" w:rsidP="004E35FA">
      <w:pPr>
        <w:rPr>
          <w:noProof/>
        </w:rPr>
      </w:pPr>
    </w:p>
    <w:p w14:paraId="0C205DA4" w14:textId="2B6D0D43" w:rsidR="004E35FA" w:rsidRDefault="008C7561" w:rsidP="004E35FA">
      <w:pPr>
        <w:rPr>
          <w:noProof/>
        </w:rPr>
      </w:pPr>
      <w:r>
        <w:rPr>
          <w:noProof/>
        </w:rPr>
        <w:t xml:space="preserve">La </w:t>
      </w:r>
      <w:r w:rsidR="004E35FA">
        <w:rPr>
          <w:noProof/>
        </w:rPr>
        <w:t xml:space="preserve">EFDD descompone la matriz PSD en cada paso de frecuencia en valores singulares y vectores singulares. Los valores singulares obtenidos en orden descendente se utilizan para construir espectros de valores singulares, SVD1, SVD2, etc. Las resonancias dominantes aparecen </w:t>
      </w:r>
      <w:r w:rsidR="00FE1B85">
        <w:rPr>
          <w:noProof/>
        </w:rPr>
        <w:t>en los primeros</w:t>
      </w:r>
      <w:r w:rsidR="004E35FA">
        <w:rPr>
          <w:noProof/>
        </w:rPr>
        <w:t xml:space="preserve"> valor</w:t>
      </w:r>
      <w:r w:rsidR="00FE1B85">
        <w:rPr>
          <w:noProof/>
        </w:rPr>
        <w:t>es</w:t>
      </w:r>
      <w:r w:rsidR="004E35FA">
        <w:rPr>
          <w:noProof/>
        </w:rPr>
        <w:t xml:space="preserve"> singular</w:t>
      </w:r>
      <w:r w:rsidR="00FE1B85">
        <w:rPr>
          <w:noProof/>
        </w:rPr>
        <w:t>es</w:t>
      </w:r>
      <w:r w:rsidR="004E35FA">
        <w:rPr>
          <w:noProof/>
        </w:rPr>
        <w:t xml:space="preserve">. En el artículo, se demuestra que las resonancias </w:t>
      </w:r>
      <w:r w:rsidR="00FE1B85">
        <w:rPr>
          <w:noProof/>
        </w:rPr>
        <w:t>muy próximas</w:t>
      </w:r>
      <w:r w:rsidR="004E35FA">
        <w:rPr>
          <w:noProof/>
        </w:rPr>
        <w:t xml:space="preserve"> se pueden distinguir con éxito ya que están separadas en los diferentes espectros de valores singulares. </w:t>
      </w:r>
      <w:r w:rsidR="00FE1B85">
        <w:rPr>
          <w:noProof/>
        </w:rPr>
        <w:t xml:space="preserve"> </w:t>
      </w:r>
      <w:r w:rsidR="004E35FA">
        <w:rPr>
          <w:noProof/>
        </w:rPr>
        <w:t>La amplitud de cada resonancia se obtiene a partir de los espectros SVD y</w:t>
      </w:r>
      <w:r w:rsidR="00FE1B85">
        <w:rPr>
          <w:noProof/>
        </w:rPr>
        <w:t>,</w:t>
      </w:r>
      <w:r w:rsidR="004E35FA">
        <w:rPr>
          <w:noProof/>
        </w:rPr>
        <w:t xml:space="preserve"> la relación de amortiguamiento y la frecuencia se estiman a través de la transformada inversa de los espectros SVD</w:t>
      </w:r>
      <w:r w:rsidR="00FE1B85">
        <w:rPr>
          <w:noProof/>
        </w:rPr>
        <w:t>s</w:t>
      </w:r>
      <w:r w:rsidR="004E35FA">
        <w:rPr>
          <w:noProof/>
        </w:rPr>
        <w:t xml:space="preserve">. El rango de frecuencia de cada resonancia </w:t>
      </w:r>
      <w:r w:rsidR="00FE1B85">
        <w:rPr>
          <w:noProof/>
        </w:rPr>
        <w:t>se determina por medio de</w:t>
      </w:r>
      <w:r w:rsidR="004E35FA">
        <w:rPr>
          <w:noProof/>
        </w:rPr>
        <w:t xml:space="preserve"> un valor umbral de </w:t>
      </w:r>
      <w:r w:rsidR="00FE1B85">
        <w:rPr>
          <w:noProof/>
        </w:rPr>
        <w:t xml:space="preserve">MAC = </w:t>
      </w:r>
      <w:r w:rsidR="004E35FA">
        <w:rPr>
          <w:noProof/>
        </w:rPr>
        <w:t>0,8</w:t>
      </w:r>
      <w:r w:rsidR="00FE1B85">
        <w:rPr>
          <w:noProof/>
        </w:rPr>
        <w:t>.</w:t>
      </w:r>
    </w:p>
    <w:p w14:paraId="11A27CD0" w14:textId="77777777" w:rsidR="00C51076" w:rsidRDefault="00C51076" w:rsidP="004E35FA">
      <w:pPr>
        <w:rPr>
          <w:noProof/>
        </w:rPr>
      </w:pPr>
    </w:p>
    <w:p w14:paraId="50B52705" w14:textId="0FB7DEA6" w:rsidR="004E35FA" w:rsidRDefault="00C51076" w:rsidP="004E35FA">
      <w:pPr>
        <w:rPr>
          <w:noProof/>
        </w:rPr>
      </w:pPr>
      <w:r>
        <w:rPr>
          <w:noProof/>
        </w:rPr>
        <w:t>Las</w:t>
      </w:r>
      <w:r w:rsidR="004E35FA">
        <w:rPr>
          <w:noProof/>
        </w:rPr>
        <w:t xml:space="preserve"> fases de los vectores singulares </w:t>
      </w:r>
      <w:r>
        <w:rPr>
          <w:noProof/>
        </w:rPr>
        <w:t>permiten</w:t>
      </w:r>
      <w:r w:rsidR="004E35FA">
        <w:rPr>
          <w:noProof/>
        </w:rPr>
        <w:t xml:space="preserve"> rastrear el origen físico de cada resonancia. Los resultados muestran que todos los detectores están en fase para el vector singular 1. Se observa desfase para el vector singular 2 o 3. Esto es consistente con trabajos previos y muestra que el movimiento pendular del </w:t>
      </w:r>
      <w:r>
        <w:rPr>
          <w:noProof/>
        </w:rPr>
        <w:t>barrilete del núcleo</w:t>
      </w:r>
      <w:r w:rsidR="004E35FA">
        <w:rPr>
          <w:noProof/>
        </w:rPr>
        <w:t xml:space="preserve"> no es dominante en el </w:t>
      </w:r>
      <w:r>
        <w:rPr>
          <w:noProof/>
        </w:rPr>
        <w:t>Beam Mode</w:t>
      </w:r>
      <w:r w:rsidR="004E35FA">
        <w:rPr>
          <w:noProof/>
        </w:rPr>
        <w:t xml:space="preserve"> en reactores</w:t>
      </w:r>
      <w:r>
        <w:rPr>
          <w:noProof/>
        </w:rPr>
        <w:t xml:space="preserve"> de diseño KWU.</w:t>
      </w:r>
    </w:p>
    <w:p w14:paraId="1BE547DF" w14:textId="77777777" w:rsidR="00C51076" w:rsidRDefault="00C51076" w:rsidP="004E35FA">
      <w:pPr>
        <w:rPr>
          <w:noProof/>
        </w:rPr>
      </w:pPr>
    </w:p>
    <w:p w14:paraId="50A6C31E" w14:textId="14B59D33" w:rsidR="004E35FA" w:rsidRDefault="004E35FA" w:rsidP="004E35FA">
      <w:pPr>
        <w:rPr>
          <w:noProof/>
        </w:rPr>
      </w:pPr>
      <w:r>
        <w:rPr>
          <w:noProof/>
        </w:rPr>
        <w:t xml:space="preserve">La metodología propuesta es operativa, adaptativa y se basa en criterios objetivos para distinguir las resonancias presentes en los espectros. Además, no necesita hipótesis </w:t>
      </w:r>
      <w:r w:rsidR="00C51076">
        <w:rPr>
          <w:noProof/>
        </w:rPr>
        <w:t>previas</w:t>
      </w:r>
      <w:r>
        <w:rPr>
          <w:noProof/>
        </w:rPr>
        <w:t xml:space="preserve"> sobre el número de </w:t>
      </w:r>
      <w:r>
        <w:rPr>
          <w:noProof/>
        </w:rPr>
        <w:lastRenderedPageBreak/>
        <w:t>resonancias en comparación con los procedimientos de ajuste no lineal.</w:t>
      </w:r>
    </w:p>
    <w:p w14:paraId="4696520F" w14:textId="12CF6D4D" w:rsidR="009B4D5F" w:rsidRPr="00FA2B68" w:rsidRDefault="009B4D5F" w:rsidP="007541F3">
      <w:pPr>
        <w:rPr>
          <w:noProof/>
        </w:rPr>
      </w:pPr>
    </w:p>
    <w:p w14:paraId="40093F06" w14:textId="5FE334F1" w:rsidR="009B4D5F" w:rsidRPr="00E34FCE" w:rsidRDefault="009B4D5F" w:rsidP="00960B8F">
      <w:pPr>
        <w:pStyle w:val="Heading1"/>
      </w:pPr>
      <w:r w:rsidRPr="00E34FCE">
        <w:t>R</w:t>
      </w:r>
      <w:r w:rsidR="006E4429" w:rsidRPr="00E34FCE">
        <w:t>eferencias</w:t>
      </w:r>
    </w:p>
    <w:p w14:paraId="1A9D7273" w14:textId="253C62FF" w:rsidR="002C70B1" w:rsidRDefault="002C70B1" w:rsidP="00FB73A9">
      <w:pPr>
        <w:rPr>
          <w:noProof/>
        </w:rPr>
      </w:pPr>
    </w:p>
    <w:p w14:paraId="1F7FDEF7" w14:textId="29C5F80B" w:rsidR="00C51076" w:rsidRPr="00347168" w:rsidRDefault="002C70B1" w:rsidP="00C51076">
      <w:pPr>
        <w:widowControl w:val="0"/>
        <w:autoSpaceDE w:val="0"/>
        <w:autoSpaceDN w:val="0"/>
        <w:adjustRightInd w:val="0"/>
        <w:ind w:left="640" w:hanging="640"/>
        <w:rPr>
          <w:rFonts w:cs="Times New Roman"/>
          <w:noProof/>
          <w:sz w:val="18"/>
          <w:szCs w:val="22"/>
        </w:rPr>
      </w:pPr>
      <w:r w:rsidRPr="00347168">
        <w:rPr>
          <w:i/>
          <w:noProof/>
          <w:sz w:val="18"/>
          <w:szCs w:val="18"/>
        </w:rPr>
        <w:fldChar w:fldCharType="begin" w:fldLock="1"/>
      </w:r>
      <w:r w:rsidRPr="00347168">
        <w:rPr>
          <w:i/>
          <w:noProof/>
          <w:sz w:val="18"/>
          <w:szCs w:val="18"/>
        </w:rPr>
        <w:instrText xml:space="preserve">ADDIN Mendeley Bibliography CSL_BIBLIOGRAPHY </w:instrText>
      </w:r>
      <w:r w:rsidRPr="00347168">
        <w:rPr>
          <w:i/>
          <w:noProof/>
          <w:sz w:val="18"/>
          <w:szCs w:val="18"/>
        </w:rPr>
        <w:fldChar w:fldCharType="separate"/>
      </w:r>
      <w:r w:rsidR="00C51076" w:rsidRPr="00347168">
        <w:rPr>
          <w:rFonts w:cs="Times New Roman"/>
          <w:noProof/>
          <w:sz w:val="18"/>
          <w:szCs w:val="22"/>
        </w:rPr>
        <w:t>[1]</w:t>
      </w:r>
      <w:r w:rsidR="00C51076" w:rsidRPr="00347168">
        <w:rPr>
          <w:rFonts w:cs="Times New Roman"/>
          <w:noProof/>
          <w:sz w:val="18"/>
          <w:szCs w:val="22"/>
        </w:rPr>
        <w:tab/>
        <w:t xml:space="preserve">C. Rainieri and G. Fabbrocino, </w:t>
      </w:r>
      <w:r w:rsidR="00C51076" w:rsidRPr="00347168">
        <w:rPr>
          <w:rFonts w:cs="Times New Roman"/>
          <w:i/>
          <w:iCs/>
          <w:noProof/>
          <w:sz w:val="18"/>
          <w:szCs w:val="22"/>
        </w:rPr>
        <w:t>Operational Modal Analysis of Civil Engineering Structures</w:t>
      </w:r>
      <w:r w:rsidR="00C51076" w:rsidRPr="00347168">
        <w:rPr>
          <w:rFonts w:cs="Times New Roman"/>
          <w:noProof/>
          <w:sz w:val="18"/>
          <w:szCs w:val="22"/>
        </w:rPr>
        <w:t>. 2015.</w:t>
      </w:r>
    </w:p>
    <w:p w14:paraId="079967ED"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w:t>
      </w:r>
      <w:r w:rsidRPr="00347168">
        <w:rPr>
          <w:rFonts w:cs="Times New Roman"/>
          <w:noProof/>
          <w:sz w:val="18"/>
          <w:szCs w:val="22"/>
        </w:rPr>
        <w:tab/>
        <w:t xml:space="preserve">S. Gres, P. Andersen, and L. Damkilde, “Operational Modal Analysis of Rotating Machinery,” in </w:t>
      </w:r>
      <w:r w:rsidRPr="00347168">
        <w:rPr>
          <w:rFonts w:cs="Times New Roman"/>
          <w:i/>
          <w:iCs/>
          <w:noProof/>
          <w:sz w:val="18"/>
          <w:szCs w:val="22"/>
        </w:rPr>
        <w:t>36th IMAC, Conference Proceedings of the Society for Experimental Mechanics Series</w:t>
      </w:r>
      <w:r w:rsidRPr="00347168">
        <w:rPr>
          <w:rFonts w:cs="Times New Roman"/>
          <w:noProof/>
          <w:sz w:val="18"/>
          <w:szCs w:val="22"/>
        </w:rPr>
        <w:t>, 2019, pp. 67–75, doi: 10.1007/978-3-319-74693-7_7.</w:t>
      </w:r>
    </w:p>
    <w:p w14:paraId="2334996F"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3]</w:t>
      </w:r>
      <w:r w:rsidRPr="00347168">
        <w:rPr>
          <w:rFonts w:cs="Times New Roman"/>
          <w:noProof/>
          <w:sz w:val="18"/>
          <w:szCs w:val="22"/>
        </w:rPr>
        <w:tab/>
        <w:t xml:space="preserve">M. Eugeni, G. Coppotelli, F. Mastroddi, P. Gaudenzi, S. Muller, and B. Troclet, “OMA analysis of a launcher under operational conditions with time-varying properties,” </w:t>
      </w:r>
      <w:r w:rsidRPr="00347168">
        <w:rPr>
          <w:rFonts w:cs="Times New Roman"/>
          <w:i/>
          <w:iCs/>
          <w:noProof/>
          <w:sz w:val="18"/>
          <w:szCs w:val="22"/>
        </w:rPr>
        <w:t>CEAS Sp. J.</w:t>
      </w:r>
      <w:r w:rsidRPr="00347168">
        <w:rPr>
          <w:rFonts w:cs="Times New Roman"/>
          <w:noProof/>
          <w:sz w:val="18"/>
          <w:szCs w:val="22"/>
        </w:rPr>
        <w:t>, vol. 10, no. 3, pp. 381–406, 2018, doi: 10.1007/s12567-018-0209-5.</w:t>
      </w:r>
    </w:p>
    <w:p w14:paraId="33EF02DA"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4]</w:t>
      </w:r>
      <w:r w:rsidRPr="00347168">
        <w:rPr>
          <w:rFonts w:cs="Times New Roman"/>
          <w:noProof/>
          <w:sz w:val="18"/>
          <w:szCs w:val="22"/>
        </w:rPr>
        <w:tab/>
        <w:t>G. Greiner, “Operational Modal Analysis and its Application for SOFIA Telescope Assembly Vibration Measurements,” 2008.</w:t>
      </w:r>
    </w:p>
    <w:p w14:paraId="734D42A1"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5]</w:t>
      </w:r>
      <w:r w:rsidRPr="00347168">
        <w:rPr>
          <w:rFonts w:cs="Times New Roman"/>
          <w:noProof/>
          <w:sz w:val="18"/>
          <w:szCs w:val="22"/>
        </w:rPr>
        <w:tab/>
        <w:t>J. Runkel, “Noise analysis in pressurized water reactor. PhD Thesis,” 1987.</w:t>
      </w:r>
    </w:p>
    <w:p w14:paraId="760207BB"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6]</w:t>
      </w:r>
      <w:r w:rsidRPr="00347168">
        <w:rPr>
          <w:rFonts w:cs="Times New Roman"/>
          <w:noProof/>
          <w:sz w:val="18"/>
          <w:szCs w:val="22"/>
        </w:rPr>
        <w:tab/>
        <w:t>H. M. Hashemian, I. Jakubenko, and V. Forej, “Measurements of core barrel vibration and testing for core flow anomalies in pressurized water reactors,” 1994.</w:t>
      </w:r>
    </w:p>
    <w:p w14:paraId="46EF8AD8"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7]</w:t>
      </w:r>
      <w:r w:rsidRPr="00347168">
        <w:rPr>
          <w:rFonts w:cs="Times New Roman"/>
          <w:noProof/>
          <w:sz w:val="18"/>
          <w:szCs w:val="22"/>
        </w:rPr>
        <w:tab/>
        <w:t xml:space="preserve">H. M. Hashemian, “On-line monitoring applications in nuclear power plants,” </w:t>
      </w:r>
      <w:r w:rsidRPr="00347168">
        <w:rPr>
          <w:rFonts w:cs="Times New Roman"/>
          <w:i/>
          <w:iCs/>
          <w:noProof/>
          <w:sz w:val="18"/>
          <w:szCs w:val="22"/>
        </w:rPr>
        <w:t>Prog. Nucl. Energy</w:t>
      </w:r>
      <w:r w:rsidRPr="00347168">
        <w:rPr>
          <w:rFonts w:cs="Times New Roman"/>
          <w:noProof/>
          <w:sz w:val="18"/>
          <w:szCs w:val="22"/>
        </w:rPr>
        <w:t>, vol. 53, no. 2, pp. 167–181, 2011, [Online]. Available: https://www.sciencedirect.com/science/article/pii/S0149197010001307.</w:t>
      </w:r>
    </w:p>
    <w:p w14:paraId="6EAE4853"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8]</w:t>
      </w:r>
      <w:r w:rsidRPr="00347168">
        <w:rPr>
          <w:rFonts w:cs="Times New Roman"/>
          <w:noProof/>
          <w:sz w:val="18"/>
          <w:szCs w:val="22"/>
        </w:rPr>
        <w:tab/>
        <w:t>IAEA, “Advanced Surveillance , Diagnostic and Prognostic Techniques in Monitoring Structures , Systems and Components in Nuclear Power Plants,” 2013.</w:t>
      </w:r>
    </w:p>
    <w:p w14:paraId="2F197969"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9]</w:t>
      </w:r>
      <w:r w:rsidRPr="00347168">
        <w:rPr>
          <w:rFonts w:cs="Times New Roman"/>
          <w:noProof/>
          <w:sz w:val="18"/>
          <w:szCs w:val="22"/>
        </w:rPr>
        <w:tab/>
        <w:t>C. Montalvo, I. Pázsit, and H. Nylén, “Surveillance and diagnostics of the beam mode vibrations of the ringhals PWRs,” 2012.</w:t>
      </w:r>
    </w:p>
    <w:p w14:paraId="7F53824A"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0]</w:t>
      </w:r>
      <w:r w:rsidRPr="00347168">
        <w:rPr>
          <w:rFonts w:cs="Times New Roman"/>
          <w:noProof/>
          <w:sz w:val="18"/>
          <w:szCs w:val="22"/>
        </w:rPr>
        <w:tab/>
        <w:t>I. Pázsit, H. Nylén, and C. Montalvo, “Refined method for surveillance and diagnostics of the core barrel vibrations of the ringhals PWRs,” 2014.</w:t>
      </w:r>
    </w:p>
    <w:p w14:paraId="41BA4639"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1]</w:t>
      </w:r>
      <w:r w:rsidRPr="00347168">
        <w:rPr>
          <w:rFonts w:cs="Times New Roman"/>
          <w:noProof/>
          <w:sz w:val="18"/>
          <w:szCs w:val="22"/>
        </w:rPr>
        <w:tab/>
        <w:t>V. Dykin, C. Montalvo, H. Nylén, and I. Pázsit, “Ringhals Diagnostics and Monitoring , Final Research Report 2012-2014,” 2014.</w:t>
      </w:r>
    </w:p>
    <w:p w14:paraId="2224BD91"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2]</w:t>
      </w:r>
      <w:r w:rsidRPr="00347168">
        <w:rPr>
          <w:rFonts w:cs="Times New Roman"/>
          <w:noProof/>
          <w:sz w:val="18"/>
          <w:szCs w:val="22"/>
        </w:rPr>
        <w:tab/>
        <w:t>I. Pázsit, C. Montalvo, H. N. Tran, H. Nylén, and O. A. Olvera-Guerrero, “Ringhals Diagnostics and Monitoring, Annual Research Report 2016-2017,” 2017.</w:t>
      </w:r>
    </w:p>
    <w:p w14:paraId="76893ABD"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3]</w:t>
      </w:r>
      <w:r w:rsidRPr="00347168">
        <w:rPr>
          <w:rFonts w:cs="Times New Roman"/>
          <w:noProof/>
          <w:sz w:val="18"/>
          <w:szCs w:val="22"/>
        </w:rPr>
        <w:tab/>
        <w:t>I. Pázsit, L. A. Torres, C. Montalvo, Y. Kitamura, L. Nagy, and H. Nylén, ““Ringhals Diagnostics and Monitoring, Annual Research Report 2018-19, CTH-NT-339/RR-22,” 2019.</w:t>
      </w:r>
    </w:p>
    <w:p w14:paraId="099F676A"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4]</w:t>
      </w:r>
      <w:r w:rsidRPr="00347168">
        <w:rPr>
          <w:rFonts w:cs="Times New Roman"/>
          <w:noProof/>
          <w:sz w:val="18"/>
          <w:szCs w:val="22"/>
        </w:rPr>
        <w:tab/>
        <w:t xml:space="preserve">I. Pázsit, C. Montalvo, H. Nylén, T. Andersson, A. Hernández-Solís, and P. B. Cartemo, “Developments in Core-barrel motion monitoring and applications to the ringhals PWR units,” </w:t>
      </w:r>
      <w:r w:rsidRPr="00347168">
        <w:rPr>
          <w:rFonts w:cs="Times New Roman"/>
          <w:i/>
          <w:iCs/>
          <w:noProof/>
          <w:sz w:val="18"/>
          <w:szCs w:val="22"/>
        </w:rPr>
        <w:t>Nucl. Sci. Eng.</w:t>
      </w:r>
      <w:r w:rsidRPr="00347168">
        <w:rPr>
          <w:rFonts w:cs="Times New Roman"/>
          <w:noProof/>
          <w:sz w:val="18"/>
          <w:szCs w:val="22"/>
        </w:rPr>
        <w:t>, vol. 182, no. 2, pp. 213–227, 2016, doi: 10.13182/NSE15-14.</w:t>
      </w:r>
    </w:p>
    <w:p w14:paraId="434EFFA3"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5]</w:t>
      </w:r>
      <w:r w:rsidRPr="00347168">
        <w:rPr>
          <w:rFonts w:cs="Times New Roman"/>
          <w:noProof/>
          <w:sz w:val="18"/>
          <w:szCs w:val="22"/>
        </w:rPr>
        <w:tab/>
        <w:t>V. Dykin, C. Montalvo, H. Nylén, and I. Pázsit, “Ringhals Diagnostics and Monitoring, Annual Research Report 2013,” 2013.</w:t>
      </w:r>
    </w:p>
    <w:p w14:paraId="48B1D78C"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6]</w:t>
      </w:r>
      <w:r w:rsidRPr="00347168">
        <w:rPr>
          <w:rFonts w:cs="Times New Roman"/>
          <w:noProof/>
          <w:sz w:val="18"/>
          <w:szCs w:val="22"/>
        </w:rPr>
        <w:tab/>
        <w:t xml:space="preserve">C. Montalvo, I. Pázsit, H. Nylén, and V. Dykin, “First evidence of the pivotal motion (‘tilting </w:t>
      </w:r>
      <w:r w:rsidRPr="00347168">
        <w:rPr>
          <w:rFonts w:cs="Times New Roman"/>
          <w:noProof/>
          <w:sz w:val="18"/>
          <w:szCs w:val="22"/>
        </w:rPr>
        <w:t>mode’) of the core Barrel in the RINGHALS-4 PWR,” 2016.</w:t>
      </w:r>
    </w:p>
    <w:p w14:paraId="69A6ECB3"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7]</w:t>
      </w:r>
      <w:r w:rsidRPr="00347168">
        <w:rPr>
          <w:rFonts w:cs="Times New Roman"/>
          <w:noProof/>
          <w:sz w:val="18"/>
          <w:szCs w:val="22"/>
        </w:rPr>
        <w:tab/>
        <w:t>R. T. Wood and R. B. Perez, “Modeling and Analysis of Neutron Noise from an Ex-Core Defector at a Pressurized Water Reactor,” 1991.</w:t>
      </w:r>
    </w:p>
    <w:p w14:paraId="43D37CDF"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8]</w:t>
      </w:r>
      <w:r w:rsidRPr="00347168">
        <w:rPr>
          <w:rFonts w:cs="Times New Roman"/>
          <w:noProof/>
          <w:sz w:val="18"/>
          <w:szCs w:val="22"/>
        </w:rPr>
        <w:tab/>
        <w:t>R. T. Wood, “A neutron noise diagnostic methodology for pressurized water reactors. Phd Thesis,” University of Tennessee, Knoxville, 1990.</w:t>
      </w:r>
    </w:p>
    <w:p w14:paraId="236A5BCB"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19]</w:t>
      </w:r>
      <w:r w:rsidRPr="00347168">
        <w:rPr>
          <w:rFonts w:cs="Times New Roman"/>
          <w:noProof/>
          <w:sz w:val="18"/>
          <w:szCs w:val="22"/>
        </w:rPr>
        <w:tab/>
        <w:t xml:space="preserve">A. García-Berrocal, J. Blázquez, C. Montalvo, and M. Balbás, “Resolving mechanical resonances with breit-wigner formula,” </w:t>
      </w:r>
      <w:r w:rsidRPr="00347168">
        <w:rPr>
          <w:rFonts w:cs="Times New Roman"/>
          <w:i/>
          <w:iCs/>
          <w:noProof/>
          <w:sz w:val="18"/>
          <w:szCs w:val="22"/>
        </w:rPr>
        <w:t>J. Vib. Control</w:t>
      </w:r>
      <w:r w:rsidRPr="00347168">
        <w:rPr>
          <w:rFonts w:cs="Times New Roman"/>
          <w:noProof/>
          <w:sz w:val="18"/>
          <w:szCs w:val="22"/>
        </w:rPr>
        <w:t>, vol. 15, no. 8, pp. 1267–1280, 2009, doi: 10.1177/1077546309103278.</w:t>
      </w:r>
    </w:p>
    <w:p w14:paraId="425039FC"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0]</w:t>
      </w:r>
      <w:r w:rsidRPr="00347168">
        <w:rPr>
          <w:rFonts w:cs="Times New Roman"/>
          <w:noProof/>
          <w:sz w:val="18"/>
          <w:szCs w:val="22"/>
        </w:rPr>
        <w:tab/>
        <w:t xml:space="preserve">C. Demazière, P. Vinai, M. Hursin, S. Kollias, and J. Herb, “Overview of the CORTEX project,” in </w:t>
      </w:r>
      <w:r w:rsidRPr="00347168">
        <w:rPr>
          <w:rFonts w:cs="Times New Roman"/>
          <w:i/>
          <w:iCs/>
          <w:noProof/>
          <w:sz w:val="18"/>
          <w:szCs w:val="22"/>
        </w:rPr>
        <w:t>PHYSOR 2018: Reactor Physics Paving The Way Towards More Efficient Systems</w:t>
      </w:r>
      <w:r w:rsidRPr="00347168">
        <w:rPr>
          <w:rFonts w:cs="Times New Roman"/>
          <w:noProof/>
          <w:sz w:val="18"/>
          <w:szCs w:val="22"/>
        </w:rPr>
        <w:t>, 2018, no. 754316, pp. 2971–2980.</w:t>
      </w:r>
    </w:p>
    <w:p w14:paraId="1ACD5E14"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1]</w:t>
      </w:r>
      <w:r w:rsidRPr="00347168">
        <w:rPr>
          <w:rFonts w:cs="Times New Roman"/>
          <w:noProof/>
          <w:sz w:val="18"/>
          <w:szCs w:val="22"/>
        </w:rPr>
        <w:tab/>
        <w:t xml:space="preserve">L. A. Torres, D. Chionis, C. Montalvo, A. Dokhane, and A. García-Berrocal, “Neutron noise analysis of simulated mechanical and thermal-hydraulic perturbations in a PWR core,” </w:t>
      </w:r>
      <w:r w:rsidRPr="00347168">
        <w:rPr>
          <w:rFonts w:cs="Times New Roman"/>
          <w:i/>
          <w:iCs/>
          <w:noProof/>
          <w:sz w:val="18"/>
          <w:szCs w:val="22"/>
        </w:rPr>
        <w:t>Ann. Nucl. Energy</w:t>
      </w:r>
      <w:r w:rsidRPr="00347168">
        <w:rPr>
          <w:rFonts w:cs="Times New Roman"/>
          <w:noProof/>
          <w:sz w:val="18"/>
          <w:szCs w:val="22"/>
        </w:rPr>
        <w:t>, vol. 126, pp. 242–252, 2019.</w:t>
      </w:r>
    </w:p>
    <w:p w14:paraId="539EDD76"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2]</w:t>
      </w:r>
      <w:r w:rsidRPr="00347168">
        <w:rPr>
          <w:rFonts w:cs="Times New Roman"/>
          <w:noProof/>
          <w:sz w:val="18"/>
          <w:szCs w:val="22"/>
        </w:rPr>
        <w:tab/>
        <w:t xml:space="preserve">L. A. Torres, V. Verma, C. Montalvo, A. Dokhane, and A. García-Berrocal, “Operational modal analysis for characterization of mechanical and thermal–hydraulic fluctuations in simulated neutron noise,” </w:t>
      </w:r>
      <w:r w:rsidRPr="00347168">
        <w:rPr>
          <w:rFonts w:cs="Times New Roman"/>
          <w:i/>
          <w:iCs/>
          <w:noProof/>
          <w:sz w:val="18"/>
          <w:szCs w:val="22"/>
        </w:rPr>
        <w:t>Nucl. Eng. Des.</w:t>
      </w:r>
      <w:r w:rsidRPr="00347168">
        <w:rPr>
          <w:rFonts w:cs="Times New Roman"/>
          <w:noProof/>
          <w:sz w:val="18"/>
          <w:szCs w:val="22"/>
        </w:rPr>
        <w:t>, vol. 373, 2021, doi: 10.1016/j.nucengdes.2020.111017.</w:t>
      </w:r>
    </w:p>
    <w:p w14:paraId="10A2DA8D"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3]</w:t>
      </w:r>
      <w:r w:rsidRPr="00347168">
        <w:rPr>
          <w:rFonts w:cs="Times New Roman"/>
          <w:noProof/>
          <w:sz w:val="18"/>
          <w:szCs w:val="22"/>
        </w:rPr>
        <w:tab/>
        <w:t xml:space="preserve">M. Pastor, M. Binda, and T. Harčarik, “Modal assurance criterion,” in </w:t>
      </w:r>
      <w:r w:rsidRPr="00347168">
        <w:rPr>
          <w:rFonts w:cs="Times New Roman"/>
          <w:i/>
          <w:iCs/>
          <w:noProof/>
          <w:sz w:val="18"/>
          <w:szCs w:val="22"/>
        </w:rPr>
        <w:t>Procedia Engineering</w:t>
      </w:r>
      <w:r w:rsidRPr="00347168">
        <w:rPr>
          <w:rFonts w:cs="Times New Roman"/>
          <w:noProof/>
          <w:sz w:val="18"/>
          <w:szCs w:val="22"/>
        </w:rPr>
        <w:t>, 2012, vol. 48, pp. 543–548.</w:t>
      </w:r>
    </w:p>
    <w:p w14:paraId="52A70F2A"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4]</w:t>
      </w:r>
      <w:r w:rsidRPr="00347168">
        <w:rPr>
          <w:rFonts w:cs="Times New Roman"/>
          <w:noProof/>
          <w:sz w:val="18"/>
          <w:szCs w:val="22"/>
        </w:rPr>
        <w:tab/>
        <w:t xml:space="preserve">F. Pioldi, R. Ferrari, and E. Rizzi, “A refined FDD algorithm for Operational Modal Analysis of buildings under earthquake loading,” in </w:t>
      </w:r>
      <w:r w:rsidRPr="00347168">
        <w:rPr>
          <w:rFonts w:cs="Times New Roman"/>
          <w:i/>
          <w:iCs/>
          <w:noProof/>
          <w:sz w:val="18"/>
          <w:szCs w:val="22"/>
        </w:rPr>
        <w:t>Proceedings of ISMA 2014 - International Conference on Noise and Vibration Engineering and USD</w:t>
      </w:r>
      <w:r w:rsidRPr="00347168">
        <w:rPr>
          <w:rFonts w:cs="Times New Roman"/>
          <w:noProof/>
          <w:sz w:val="18"/>
          <w:szCs w:val="22"/>
        </w:rPr>
        <w:t>, 2014, pp. 3293–3308.</w:t>
      </w:r>
    </w:p>
    <w:p w14:paraId="6DFDA415"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5]</w:t>
      </w:r>
      <w:r w:rsidRPr="00347168">
        <w:rPr>
          <w:rFonts w:cs="Times New Roman"/>
          <w:noProof/>
          <w:sz w:val="18"/>
          <w:szCs w:val="22"/>
        </w:rPr>
        <w:tab/>
        <w:t xml:space="preserve">D. Stegemann and J. Runkel, “Experience with vibration monitoring in German PWRs Obrigheim, Grohnde, Brokdorf and Emsland,” in </w:t>
      </w:r>
      <w:r w:rsidRPr="00347168">
        <w:rPr>
          <w:rFonts w:cs="Times New Roman"/>
          <w:i/>
          <w:iCs/>
          <w:noProof/>
          <w:sz w:val="18"/>
          <w:szCs w:val="22"/>
        </w:rPr>
        <w:t>SMORN-VII Specialist’s Meeting on Reactor Noise.</w:t>
      </w:r>
      <w:r w:rsidRPr="00347168">
        <w:rPr>
          <w:rFonts w:cs="Times New Roman"/>
          <w:noProof/>
          <w:sz w:val="18"/>
          <w:szCs w:val="22"/>
        </w:rPr>
        <w:t>, 1996, p. Vol 1, 23e31, 19-23.</w:t>
      </w:r>
    </w:p>
    <w:p w14:paraId="368CB410"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6]</w:t>
      </w:r>
      <w:r w:rsidRPr="00347168">
        <w:rPr>
          <w:rFonts w:cs="Times New Roman"/>
          <w:noProof/>
          <w:sz w:val="18"/>
          <w:szCs w:val="22"/>
        </w:rPr>
        <w:tab/>
        <w:t xml:space="preserve">M. Seidl, K. Kosowski, U. Schüler, and L. Belblidia, “Review of the historic neutron noise behavior in German KWU built PWRs,” </w:t>
      </w:r>
      <w:r w:rsidRPr="00347168">
        <w:rPr>
          <w:rFonts w:cs="Times New Roman"/>
          <w:i/>
          <w:iCs/>
          <w:noProof/>
          <w:sz w:val="18"/>
          <w:szCs w:val="22"/>
        </w:rPr>
        <w:t>Prog. Nucl. Energy</w:t>
      </w:r>
      <w:r w:rsidRPr="00347168">
        <w:rPr>
          <w:rFonts w:cs="Times New Roman"/>
          <w:noProof/>
          <w:sz w:val="18"/>
          <w:szCs w:val="22"/>
        </w:rPr>
        <w:t>, vol. 85, pp. 668–675, 2015.</w:t>
      </w:r>
    </w:p>
    <w:p w14:paraId="4EE49C28"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7]</w:t>
      </w:r>
      <w:r w:rsidRPr="00347168">
        <w:rPr>
          <w:rFonts w:cs="Times New Roman"/>
          <w:noProof/>
          <w:sz w:val="18"/>
          <w:szCs w:val="22"/>
        </w:rPr>
        <w:tab/>
        <w:t xml:space="preserve">M. Viebach, N. Bernt, C. Lange, D. Hennig, and A. Hurtado, “On the influence of dynamical fuel assembly deflections on the neutron noise level,” </w:t>
      </w:r>
      <w:r w:rsidRPr="00347168">
        <w:rPr>
          <w:rFonts w:cs="Times New Roman"/>
          <w:i/>
          <w:iCs/>
          <w:noProof/>
          <w:sz w:val="18"/>
          <w:szCs w:val="22"/>
        </w:rPr>
        <w:t>Prog. Nucl. Energy</w:t>
      </w:r>
      <w:r w:rsidRPr="00347168">
        <w:rPr>
          <w:rFonts w:cs="Times New Roman"/>
          <w:noProof/>
          <w:sz w:val="18"/>
          <w:szCs w:val="22"/>
        </w:rPr>
        <w:t>, vol. 104, pp. 32–46, 2018, doi: 10.1016/j.pnucene.2017.08.010.</w:t>
      </w:r>
    </w:p>
    <w:p w14:paraId="33479C46" w14:textId="77777777" w:rsidR="00C51076" w:rsidRPr="00347168" w:rsidRDefault="00C51076" w:rsidP="00C51076">
      <w:pPr>
        <w:widowControl w:val="0"/>
        <w:autoSpaceDE w:val="0"/>
        <w:autoSpaceDN w:val="0"/>
        <w:adjustRightInd w:val="0"/>
        <w:ind w:left="640" w:hanging="640"/>
        <w:rPr>
          <w:rFonts w:cs="Times New Roman"/>
          <w:noProof/>
          <w:sz w:val="18"/>
          <w:szCs w:val="22"/>
        </w:rPr>
      </w:pPr>
      <w:r w:rsidRPr="00347168">
        <w:rPr>
          <w:rFonts w:cs="Times New Roman"/>
          <w:noProof/>
          <w:sz w:val="18"/>
          <w:szCs w:val="22"/>
        </w:rPr>
        <w:t>[28]</w:t>
      </w:r>
      <w:r w:rsidRPr="00347168">
        <w:rPr>
          <w:rFonts w:cs="Times New Roman"/>
          <w:noProof/>
          <w:sz w:val="18"/>
          <w:szCs w:val="22"/>
        </w:rPr>
        <w:tab/>
        <w:t>J. A. Bermejo, “Noise analysis in PWR. PhD Thesis,” Universidad Politécnica de Madrid, 2015.</w:t>
      </w:r>
    </w:p>
    <w:p w14:paraId="5D42F8ED" w14:textId="77777777" w:rsidR="00C51076" w:rsidRPr="00347168" w:rsidRDefault="00C51076" w:rsidP="00C51076">
      <w:pPr>
        <w:widowControl w:val="0"/>
        <w:autoSpaceDE w:val="0"/>
        <w:autoSpaceDN w:val="0"/>
        <w:adjustRightInd w:val="0"/>
        <w:ind w:left="640" w:hanging="640"/>
        <w:rPr>
          <w:rFonts w:cs="Times New Roman"/>
          <w:noProof/>
          <w:sz w:val="18"/>
          <w:szCs w:val="18"/>
        </w:rPr>
      </w:pPr>
      <w:r w:rsidRPr="00347168">
        <w:rPr>
          <w:rFonts w:cs="Times New Roman"/>
          <w:noProof/>
          <w:sz w:val="18"/>
          <w:szCs w:val="22"/>
        </w:rPr>
        <w:t>[29]</w:t>
      </w:r>
      <w:r w:rsidRPr="00347168">
        <w:rPr>
          <w:rFonts w:cs="Times New Roman"/>
          <w:noProof/>
          <w:sz w:val="18"/>
          <w:szCs w:val="22"/>
        </w:rPr>
        <w:tab/>
        <w:t xml:space="preserve">J. A. Thie, </w:t>
      </w:r>
      <w:r w:rsidRPr="00347168">
        <w:rPr>
          <w:rFonts w:cs="Times New Roman"/>
          <w:i/>
          <w:iCs/>
          <w:noProof/>
          <w:sz w:val="18"/>
          <w:szCs w:val="22"/>
        </w:rPr>
        <w:t>Power reactor noise</w:t>
      </w:r>
      <w:r w:rsidRPr="00347168">
        <w:rPr>
          <w:rFonts w:cs="Times New Roman"/>
          <w:noProof/>
          <w:sz w:val="18"/>
          <w:szCs w:val="22"/>
        </w:rPr>
        <w:t>. La Grange Park, IL, 1981.</w:t>
      </w:r>
    </w:p>
    <w:p w14:paraId="18AE937A" w14:textId="628DB08A" w:rsidR="002C70B1" w:rsidRPr="0073610A" w:rsidRDefault="002C70B1" w:rsidP="00FB73A9">
      <w:pPr>
        <w:rPr>
          <w:i/>
          <w:noProof/>
        </w:rPr>
      </w:pPr>
      <w:r w:rsidRPr="00347168">
        <w:rPr>
          <w:i/>
          <w:noProof/>
          <w:sz w:val="18"/>
          <w:szCs w:val="18"/>
        </w:rPr>
        <w:fldChar w:fldCharType="end"/>
      </w:r>
    </w:p>
    <w:sectPr w:rsidR="002C70B1" w:rsidRPr="0073610A"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211F7" w14:textId="77777777" w:rsidR="00C96730" w:rsidRDefault="00C96730" w:rsidP="00FB73A9">
      <w:r>
        <w:separator/>
      </w:r>
    </w:p>
  </w:endnote>
  <w:endnote w:type="continuationSeparator" w:id="0">
    <w:p w14:paraId="5D01431F" w14:textId="77777777" w:rsidR="00C96730" w:rsidRDefault="00C96730"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9786B" w14:textId="77777777" w:rsidR="00C96730" w:rsidRDefault="00C96730" w:rsidP="00FB73A9">
      <w:r>
        <w:separator/>
      </w:r>
    </w:p>
  </w:footnote>
  <w:footnote w:type="continuationSeparator" w:id="0">
    <w:p w14:paraId="41F4E946" w14:textId="77777777" w:rsidR="00C96730" w:rsidRDefault="00C96730"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Header"/>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47"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Header"/>
          <w:rPr>
            <w:rFonts w:ascii="Square721 Cn BT" w:hAnsi="Square721 Cn BT"/>
          </w:rPr>
        </w:pPr>
      </w:p>
      <w:p w14:paraId="52F070CB" w14:textId="6A761940" w:rsidR="00D452D6" w:rsidRPr="00463356" w:rsidRDefault="00034236" w:rsidP="00FB73A9">
        <w:pPr>
          <w:pStyle w:val="Header"/>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E715" w14:textId="6B88409F" w:rsidR="00D452D6" w:rsidRDefault="00D452D6" w:rsidP="00347168">
    <w:pPr>
      <w:pStyle w:val="Header"/>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F61FE82">
              <wp:simplePos x="0" y="0"/>
              <wp:positionH relativeFrom="column">
                <wp:posOffset>-90170</wp:posOffset>
              </wp:positionH>
              <wp:positionV relativeFrom="paragraph">
                <wp:posOffset>-24130</wp:posOffset>
              </wp:positionV>
              <wp:extent cx="533654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6540" cy="264795"/>
                      </a:xfrm>
                      <a:prstGeom prst="rect">
                        <a:avLst/>
                      </a:prstGeom>
                      <a:solidFill>
                        <a:srgbClr val="FFFFFF"/>
                      </a:solidFill>
                      <a:ln w="9525">
                        <a:noFill/>
                        <a:miter lim="800000"/>
                        <a:headEnd/>
                        <a:tailEnd/>
                      </a:ln>
                    </wps:spPr>
                    <wps:txbx>
                      <w:txbxContent>
                        <w:p w14:paraId="50872779" w14:textId="3EB526A8" w:rsidR="00D452D6" w:rsidRPr="00FB73A9" w:rsidRDefault="00347168" w:rsidP="00FB73A9">
                          <w:pPr>
                            <w:rPr>
                              <w:sz w:val="16"/>
                              <w:szCs w:val="16"/>
                            </w:rPr>
                          </w:pPr>
                          <w:r w:rsidRPr="00347168">
                            <w:rPr>
                              <w:sz w:val="16"/>
                              <w:szCs w:val="16"/>
                            </w:rPr>
                            <w:t>Análisis Modal Operacional de señales de ruido neutrónico para la caracterización mecánica del núcleo de un PW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48" type="#_x0000_t202" style="position:absolute;left:0;text-align:left;margin-left:-7.1pt;margin-top:-1.9pt;width:420.2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" stroked="f">
              <v:textbox>
                <w:txbxContent>
                  <w:p w14:paraId="50872779" w14:textId="3EB526A8" w:rsidR="00D452D6" w:rsidRPr="00FB73A9" w:rsidRDefault="00347168" w:rsidP="00FB73A9">
                    <w:pPr>
                      <w:rPr>
                        <w:sz w:val="16"/>
                        <w:szCs w:val="16"/>
                      </w:rPr>
                    </w:pPr>
                    <w:r w:rsidRPr="00347168">
                      <w:rPr>
                        <w:sz w:val="16"/>
                        <w:szCs w:val="16"/>
                      </w:rPr>
                      <w:t>Análisis Modal Operacional de señales de ruido neutrónico para la caracterización mecánica del núcleo de un PWR</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6250F50B" w14:textId="77777777" w:rsidR="00D452D6" w:rsidRPr="00463356" w:rsidRDefault="00D452D6" w:rsidP="00463356">
    <w:pPr>
      <w:pStyle w:val="Header"/>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Header"/>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Header"/>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Ibero-</w:t>
    </w:r>
    <w:r w:rsidR="005713F2" w:rsidRPr="00F61111">
      <w:rPr>
        <w:rFonts w:cs="Times New Roman"/>
        <w:color w:val="003B68"/>
      </w:rPr>
      <w:t>a</w:t>
    </w:r>
    <w:r w:rsidR="00744D7B" w:rsidRPr="00F61111">
      <w:rPr>
        <w:rFonts w:cs="Times New Roman"/>
        <w:color w:val="003B68"/>
      </w:rPr>
      <w:t xml:space="preserve">mericano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Header"/>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60F12FB"/>
    <w:multiLevelType w:val="hybridMultilevel"/>
    <w:tmpl w:val="0264124A"/>
    <w:lvl w:ilvl="0" w:tplc="FFFFFFFF">
      <w:start w:val="1"/>
      <w:numFmt w:val="decimal"/>
      <w:lvlText w:val="%1."/>
      <w:lvlJc w:val="left"/>
      <w:pPr>
        <w:ind w:left="720" w:hanging="360"/>
      </w:pPr>
      <w:rPr>
        <w:rFonts w:cs="Times New Roman"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A6320E6"/>
    <w:multiLevelType w:val="hybridMultilevel"/>
    <w:tmpl w:val="B186EBCA"/>
    <w:lvl w:ilvl="0" w:tplc="FFFFFFFF">
      <w:start w:val="1"/>
      <w:numFmt w:val="decimal"/>
      <w:lvlText w:val="%1."/>
      <w:lvlJc w:val="left"/>
      <w:pPr>
        <w:ind w:left="720" w:hanging="360"/>
      </w:pPr>
      <w:rPr>
        <w:rFonts w:cs="Times New Roman"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0"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A30313A"/>
    <w:multiLevelType w:val="hybridMultilevel"/>
    <w:tmpl w:val="2EAA982A"/>
    <w:lvl w:ilvl="0" w:tplc="B09274D6">
      <w:start w:val="1"/>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60B95457"/>
    <w:multiLevelType w:val="multilevel"/>
    <w:tmpl w:val="D08C0616"/>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6"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7E636F1"/>
    <w:multiLevelType w:val="hybridMultilevel"/>
    <w:tmpl w:val="1848CCD4"/>
    <w:lvl w:ilvl="0" w:tplc="FFFFFFFF">
      <w:start w:val="1"/>
      <w:numFmt w:val="decimal"/>
      <w:lvlText w:val="%1."/>
      <w:lvlJc w:val="left"/>
      <w:pPr>
        <w:ind w:left="720" w:hanging="360"/>
      </w:pPr>
      <w:rPr>
        <w:rFonts w:cs="Times New Roman"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78325F0F"/>
    <w:multiLevelType w:val="multilevel"/>
    <w:tmpl w:val="6B8AF2D8"/>
    <w:lvl w:ilvl="0">
      <w:start w:val="1"/>
      <w:numFmt w:val="decimal"/>
      <w:pStyle w:val="Heading1"/>
      <w:suff w:val="space"/>
      <w:lvlText w:val="%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689529797">
    <w:abstractNumId w:val="4"/>
  </w:num>
  <w:num w:numId="2" w16cid:durableId="718364705">
    <w:abstractNumId w:val="20"/>
  </w:num>
  <w:num w:numId="3" w16cid:durableId="706761706">
    <w:abstractNumId w:val="11"/>
  </w:num>
  <w:num w:numId="4" w16cid:durableId="225453970">
    <w:abstractNumId w:val="2"/>
  </w:num>
  <w:num w:numId="5" w16cid:durableId="965085118">
    <w:abstractNumId w:val="0"/>
  </w:num>
  <w:num w:numId="6" w16cid:durableId="1921065452">
    <w:abstractNumId w:val="17"/>
  </w:num>
  <w:num w:numId="7" w16cid:durableId="1812861282">
    <w:abstractNumId w:val="12"/>
  </w:num>
  <w:num w:numId="8" w16cid:durableId="1135101241">
    <w:abstractNumId w:val="14"/>
  </w:num>
  <w:num w:numId="9" w16cid:durableId="138965520">
    <w:abstractNumId w:val="19"/>
  </w:num>
  <w:num w:numId="10" w16cid:durableId="1812481669">
    <w:abstractNumId w:val="1"/>
  </w:num>
  <w:num w:numId="11" w16cid:durableId="1452743300">
    <w:abstractNumId w:val="3"/>
  </w:num>
  <w:num w:numId="12" w16cid:durableId="1834838314">
    <w:abstractNumId w:val="8"/>
  </w:num>
  <w:num w:numId="13" w16cid:durableId="1955019846">
    <w:abstractNumId w:val="16"/>
  </w:num>
  <w:num w:numId="14" w16cid:durableId="767039050">
    <w:abstractNumId w:val="9"/>
  </w:num>
  <w:num w:numId="15" w16cid:durableId="1682196653">
    <w:abstractNumId w:val="7"/>
  </w:num>
  <w:num w:numId="16" w16cid:durableId="634918321">
    <w:abstractNumId w:val="10"/>
  </w:num>
  <w:num w:numId="17" w16cid:durableId="710500789">
    <w:abstractNumId w:val="20"/>
  </w:num>
  <w:num w:numId="18" w16cid:durableId="91169137">
    <w:abstractNumId w:val="13"/>
  </w:num>
  <w:num w:numId="19" w16cid:durableId="398410379">
    <w:abstractNumId w:val="15"/>
  </w:num>
  <w:num w:numId="20" w16cid:durableId="1589657809">
    <w:abstractNumId w:val="6"/>
  </w:num>
  <w:num w:numId="21" w16cid:durableId="1617905620">
    <w:abstractNumId w:val="5"/>
  </w:num>
  <w:num w:numId="22" w16cid:durableId="18619721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073B"/>
    <w:rsid w:val="00002DF3"/>
    <w:rsid w:val="00004BB1"/>
    <w:rsid w:val="00005864"/>
    <w:rsid w:val="000079AE"/>
    <w:rsid w:val="00010BB3"/>
    <w:rsid w:val="00014332"/>
    <w:rsid w:val="000166CA"/>
    <w:rsid w:val="00020428"/>
    <w:rsid w:val="00022DB1"/>
    <w:rsid w:val="000312B6"/>
    <w:rsid w:val="00031853"/>
    <w:rsid w:val="00031AA2"/>
    <w:rsid w:val="00032799"/>
    <w:rsid w:val="00032E60"/>
    <w:rsid w:val="00034236"/>
    <w:rsid w:val="000348B1"/>
    <w:rsid w:val="00037E57"/>
    <w:rsid w:val="00040A76"/>
    <w:rsid w:val="000500AD"/>
    <w:rsid w:val="000507CA"/>
    <w:rsid w:val="000552A0"/>
    <w:rsid w:val="0005693D"/>
    <w:rsid w:val="00060941"/>
    <w:rsid w:val="00063DED"/>
    <w:rsid w:val="00064087"/>
    <w:rsid w:val="0006594F"/>
    <w:rsid w:val="00065E68"/>
    <w:rsid w:val="00067B58"/>
    <w:rsid w:val="00067C6F"/>
    <w:rsid w:val="000716C7"/>
    <w:rsid w:val="00075C38"/>
    <w:rsid w:val="000921B2"/>
    <w:rsid w:val="00093E80"/>
    <w:rsid w:val="00095786"/>
    <w:rsid w:val="0009613D"/>
    <w:rsid w:val="00097D4A"/>
    <w:rsid w:val="000A271F"/>
    <w:rsid w:val="000B139B"/>
    <w:rsid w:val="000B2E24"/>
    <w:rsid w:val="000B42FA"/>
    <w:rsid w:val="000C44E9"/>
    <w:rsid w:val="000C562D"/>
    <w:rsid w:val="000C7F71"/>
    <w:rsid w:val="000D4F8F"/>
    <w:rsid w:val="000D6E58"/>
    <w:rsid w:val="000E10B6"/>
    <w:rsid w:val="000E1B09"/>
    <w:rsid w:val="000E2927"/>
    <w:rsid w:val="000E2953"/>
    <w:rsid w:val="000E39A2"/>
    <w:rsid w:val="000F5604"/>
    <w:rsid w:val="000F5EA5"/>
    <w:rsid w:val="00100102"/>
    <w:rsid w:val="00102377"/>
    <w:rsid w:val="00104272"/>
    <w:rsid w:val="00105214"/>
    <w:rsid w:val="001111A1"/>
    <w:rsid w:val="00117AB9"/>
    <w:rsid w:val="001204E9"/>
    <w:rsid w:val="00124B5A"/>
    <w:rsid w:val="00124F8A"/>
    <w:rsid w:val="00126351"/>
    <w:rsid w:val="00130DAE"/>
    <w:rsid w:val="00131D4D"/>
    <w:rsid w:val="001322EC"/>
    <w:rsid w:val="00135BF0"/>
    <w:rsid w:val="00137B95"/>
    <w:rsid w:val="00140025"/>
    <w:rsid w:val="001469C1"/>
    <w:rsid w:val="00153D4E"/>
    <w:rsid w:val="001561A3"/>
    <w:rsid w:val="00156538"/>
    <w:rsid w:val="001566C3"/>
    <w:rsid w:val="00157756"/>
    <w:rsid w:val="00162073"/>
    <w:rsid w:val="00162587"/>
    <w:rsid w:val="00165FAA"/>
    <w:rsid w:val="001707A9"/>
    <w:rsid w:val="0017204D"/>
    <w:rsid w:val="00177F3D"/>
    <w:rsid w:val="00181EB5"/>
    <w:rsid w:val="00186E57"/>
    <w:rsid w:val="001A1438"/>
    <w:rsid w:val="001A5CC9"/>
    <w:rsid w:val="001A7969"/>
    <w:rsid w:val="001A7E1A"/>
    <w:rsid w:val="001B42E5"/>
    <w:rsid w:val="001B523C"/>
    <w:rsid w:val="001C295A"/>
    <w:rsid w:val="001C4D30"/>
    <w:rsid w:val="001D2923"/>
    <w:rsid w:val="001D42D9"/>
    <w:rsid w:val="001D69C9"/>
    <w:rsid w:val="001E6AD2"/>
    <w:rsid w:val="001E7075"/>
    <w:rsid w:val="001E7B17"/>
    <w:rsid w:val="001F549D"/>
    <w:rsid w:val="001F5C51"/>
    <w:rsid w:val="001F6ABA"/>
    <w:rsid w:val="00202BA3"/>
    <w:rsid w:val="00203934"/>
    <w:rsid w:val="00203D3E"/>
    <w:rsid w:val="002073D4"/>
    <w:rsid w:val="00211049"/>
    <w:rsid w:val="00211EFE"/>
    <w:rsid w:val="00220E74"/>
    <w:rsid w:val="00232C56"/>
    <w:rsid w:val="00233229"/>
    <w:rsid w:val="002345DE"/>
    <w:rsid w:val="0023636F"/>
    <w:rsid w:val="00237C92"/>
    <w:rsid w:val="00240A3D"/>
    <w:rsid w:val="002434B1"/>
    <w:rsid w:val="002514D5"/>
    <w:rsid w:val="00254805"/>
    <w:rsid w:val="00255A10"/>
    <w:rsid w:val="00255FAA"/>
    <w:rsid w:val="00256058"/>
    <w:rsid w:val="00264366"/>
    <w:rsid w:val="00264726"/>
    <w:rsid w:val="00267BF3"/>
    <w:rsid w:val="00270D49"/>
    <w:rsid w:val="002746ED"/>
    <w:rsid w:val="00275983"/>
    <w:rsid w:val="00277FE3"/>
    <w:rsid w:val="00282755"/>
    <w:rsid w:val="00284D6A"/>
    <w:rsid w:val="002904F4"/>
    <w:rsid w:val="002928F5"/>
    <w:rsid w:val="0029470F"/>
    <w:rsid w:val="00295F42"/>
    <w:rsid w:val="00296E49"/>
    <w:rsid w:val="00296E4B"/>
    <w:rsid w:val="002A2E5E"/>
    <w:rsid w:val="002A52B7"/>
    <w:rsid w:val="002A7A58"/>
    <w:rsid w:val="002B1613"/>
    <w:rsid w:val="002C4AB4"/>
    <w:rsid w:val="002C70B1"/>
    <w:rsid w:val="002C7108"/>
    <w:rsid w:val="002D2660"/>
    <w:rsid w:val="002D4E28"/>
    <w:rsid w:val="002D5912"/>
    <w:rsid w:val="002D6380"/>
    <w:rsid w:val="002D6396"/>
    <w:rsid w:val="002E2528"/>
    <w:rsid w:val="002E2C39"/>
    <w:rsid w:val="002F1494"/>
    <w:rsid w:val="002F2CDF"/>
    <w:rsid w:val="002F46CF"/>
    <w:rsid w:val="003021D3"/>
    <w:rsid w:val="0030242D"/>
    <w:rsid w:val="00302E89"/>
    <w:rsid w:val="00303286"/>
    <w:rsid w:val="0030362A"/>
    <w:rsid w:val="00311726"/>
    <w:rsid w:val="00312B7C"/>
    <w:rsid w:val="003134B7"/>
    <w:rsid w:val="00315184"/>
    <w:rsid w:val="00315358"/>
    <w:rsid w:val="00315E48"/>
    <w:rsid w:val="003160FE"/>
    <w:rsid w:val="0031679C"/>
    <w:rsid w:val="00320D78"/>
    <w:rsid w:val="00323F6E"/>
    <w:rsid w:val="00326850"/>
    <w:rsid w:val="00326CF1"/>
    <w:rsid w:val="003307EE"/>
    <w:rsid w:val="003329B6"/>
    <w:rsid w:val="00344784"/>
    <w:rsid w:val="00346EB7"/>
    <w:rsid w:val="00347168"/>
    <w:rsid w:val="003524B9"/>
    <w:rsid w:val="00353D59"/>
    <w:rsid w:val="00355BFF"/>
    <w:rsid w:val="003573F8"/>
    <w:rsid w:val="00363313"/>
    <w:rsid w:val="00367DB8"/>
    <w:rsid w:val="003713B8"/>
    <w:rsid w:val="003746E8"/>
    <w:rsid w:val="00375168"/>
    <w:rsid w:val="0038242A"/>
    <w:rsid w:val="00382BC5"/>
    <w:rsid w:val="0038426A"/>
    <w:rsid w:val="00387873"/>
    <w:rsid w:val="00393BC5"/>
    <w:rsid w:val="00394B71"/>
    <w:rsid w:val="003956E4"/>
    <w:rsid w:val="00397327"/>
    <w:rsid w:val="003976E0"/>
    <w:rsid w:val="00397767"/>
    <w:rsid w:val="003A5E7D"/>
    <w:rsid w:val="003A78C5"/>
    <w:rsid w:val="003B0881"/>
    <w:rsid w:val="003B0B02"/>
    <w:rsid w:val="003B0EB7"/>
    <w:rsid w:val="003B3417"/>
    <w:rsid w:val="003B3D5A"/>
    <w:rsid w:val="003B62C4"/>
    <w:rsid w:val="003C0DDA"/>
    <w:rsid w:val="003C133C"/>
    <w:rsid w:val="003C3CD8"/>
    <w:rsid w:val="003C5C2A"/>
    <w:rsid w:val="003C6922"/>
    <w:rsid w:val="003D131B"/>
    <w:rsid w:val="003D578F"/>
    <w:rsid w:val="003D5C6F"/>
    <w:rsid w:val="003E0B5B"/>
    <w:rsid w:val="003E5D1B"/>
    <w:rsid w:val="003E69D8"/>
    <w:rsid w:val="003E76B0"/>
    <w:rsid w:val="003E7BAE"/>
    <w:rsid w:val="003F09A9"/>
    <w:rsid w:val="003F497A"/>
    <w:rsid w:val="003F5F09"/>
    <w:rsid w:val="003F73DB"/>
    <w:rsid w:val="004009FF"/>
    <w:rsid w:val="00403D02"/>
    <w:rsid w:val="00405E56"/>
    <w:rsid w:val="00405ED2"/>
    <w:rsid w:val="00410E38"/>
    <w:rsid w:val="0041128A"/>
    <w:rsid w:val="00413BCF"/>
    <w:rsid w:val="004202A3"/>
    <w:rsid w:val="00425947"/>
    <w:rsid w:val="00426533"/>
    <w:rsid w:val="00434C8B"/>
    <w:rsid w:val="00435746"/>
    <w:rsid w:val="00443D1D"/>
    <w:rsid w:val="004450DE"/>
    <w:rsid w:val="00451205"/>
    <w:rsid w:val="0045173C"/>
    <w:rsid w:val="00455B98"/>
    <w:rsid w:val="00456E40"/>
    <w:rsid w:val="004608A0"/>
    <w:rsid w:val="00463356"/>
    <w:rsid w:val="004655D7"/>
    <w:rsid w:val="0046643A"/>
    <w:rsid w:val="0046728C"/>
    <w:rsid w:val="0047212F"/>
    <w:rsid w:val="00473C62"/>
    <w:rsid w:val="00474BF4"/>
    <w:rsid w:val="004758B3"/>
    <w:rsid w:val="0047686E"/>
    <w:rsid w:val="00477C26"/>
    <w:rsid w:val="00477DB2"/>
    <w:rsid w:val="00484200"/>
    <w:rsid w:val="004906A8"/>
    <w:rsid w:val="00491D55"/>
    <w:rsid w:val="00491D97"/>
    <w:rsid w:val="0049256F"/>
    <w:rsid w:val="00492BF5"/>
    <w:rsid w:val="00493C67"/>
    <w:rsid w:val="004954EB"/>
    <w:rsid w:val="004A17B4"/>
    <w:rsid w:val="004A2DF6"/>
    <w:rsid w:val="004A4281"/>
    <w:rsid w:val="004A6915"/>
    <w:rsid w:val="004B2672"/>
    <w:rsid w:val="004B6281"/>
    <w:rsid w:val="004C1607"/>
    <w:rsid w:val="004C1FFC"/>
    <w:rsid w:val="004C430A"/>
    <w:rsid w:val="004C5140"/>
    <w:rsid w:val="004C552E"/>
    <w:rsid w:val="004C6E42"/>
    <w:rsid w:val="004C7858"/>
    <w:rsid w:val="004D1DEC"/>
    <w:rsid w:val="004D396F"/>
    <w:rsid w:val="004D5FAD"/>
    <w:rsid w:val="004E0209"/>
    <w:rsid w:val="004E098D"/>
    <w:rsid w:val="004E2468"/>
    <w:rsid w:val="004E26F9"/>
    <w:rsid w:val="004E35FA"/>
    <w:rsid w:val="004E5CEE"/>
    <w:rsid w:val="004F1959"/>
    <w:rsid w:val="00502363"/>
    <w:rsid w:val="00502C1F"/>
    <w:rsid w:val="00503D3B"/>
    <w:rsid w:val="00507171"/>
    <w:rsid w:val="00507958"/>
    <w:rsid w:val="005126B6"/>
    <w:rsid w:val="0051321C"/>
    <w:rsid w:val="00522006"/>
    <w:rsid w:val="00522D8D"/>
    <w:rsid w:val="00530DB1"/>
    <w:rsid w:val="00534EF5"/>
    <w:rsid w:val="0053696A"/>
    <w:rsid w:val="0053731A"/>
    <w:rsid w:val="0054092E"/>
    <w:rsid w:val="00540B8D"/>
    <w:rsid w:val="00542BBE"/>
    <w:rsid w:val="00551CFC"/>
    <w:rsid w:val="005579B7"/>
    <w:rsid w:val="005607B8"/>
    <w:rsid w:val="00561135"/>
    <w:rsid w:val="00561DFC"/>
    <w:rsid w:val="0056201A"/>
    <w:rsid w:val="00564CA0"/>
    <w:rsid w:val="005705C8"/>
    <w:rsid w:val="005713F2"/>
    <w:rsid w:val="005818B1"/>
    <w:rsid w:val="00587719"/>
    <w:rsid w:val="00593312"/>
    <w:rsid w:val="00594123"/>
    <w:rsid w:val="00595A6B"/>
    <w:rsid w:val="005A1113"/>
    <w:rsid w:val="005A3898"/>
    <w:rsid w:val="005B07DC"/>
    <w:rsid w:val="005B1A8B"/>
    <w:rsid w:val="005B312E"/>
    <w:rsid w:val="005C27D1"/>
    <w:rsid w:val="005C3A78"/>
    <w:rsid w:val="005C44F0"/>
    <w:rsid w:val="005D0DF1"/>
    <w:rsid w:val="005D4349"/>
    <w:rsid w:val="005D4E3D"/>
    <w:rsid w:val="005F1C0B"/>
    <w:rsid w:val="005F423B"/>
    <w:rsid w:val="005F61AA"/>
    <w:rsid w:val="00603D04"/>
    <w:rsid w:val="00606895"/>
    <w:rsid w:val="006123B7"/>
    <w:rsid w:val="0061386D"/>
    <w:rsid w:val="00614702"/>
    <w:rsid w:val="006206D6"/>
    <w:rsid w:val="00620EE2"/>
    <w:rsid w:val="006228D6"/>
    <w:rsid w:val="00622D9D"/>
    <w:rsid w:val="00626358"/>
    <w:rsid w:val="006308EF"/>
    <w:rsid w:val="0063103B"/>
    <w:rsid w:val="006339F8"/>
    <w:rsid w:val="00634F49"/>
    <w:rsid w:val="006371D9"/>
    <w:rsid w:val="00640747"/>
    <w:rsid w:val="00645C9F"/>
    <w:rsid w:val="006473E8"/>
    <w:rsid w:val="0064771E"/>
    <w:rsid w:val="006505C4"/>
    <w:rsid w:val="0065096E"/>
    <w:rsid w:val="00652269"/>
    <w:rsid w:val="006561F5"/>
    <w:rsid w:val="00660803"/>
    <w:rsid w:val="00662B2B"/>
    <w:rsid w:val="00663A68"/>
    <w:rsid w:val="00663F69"/>
    <w:rsid w:val="00665899"/>
    <w:rsid w:val="006743CB"/>
    <w:rsid w:val="0068016D"/>
    <w:rsid w:val="006855DD"/>
    <w:rsid w:val="00686DB2"/>
    <w:rsid w:val="0069190D"/>
    <w:rsid w:val="006933BC"/>
    <w:rsid w:val="0069357E"/>
    <w:rsid w:val="006A2847"/>
    <w:rsid w:val="006A5AE4"/>
    <w:rsid w:val="006A5CB1"/>
    <w:rsid w:val="006B0B60"/>
    <w:rsid w:val="006B1718"/>
    <w:rsid w:val="006B22EC"/>
    <w:rsid w:val="006B38EB"/>
    <w:rsid w:val="006B3AB3"/>
    <w:rsid w:val="006B5C1A"/>
    <w:rsid w:val="006B60C7"/>
    <w:rsid w:val="006B7489"/>
    <w:rsid w:val="006E02C6"/>
    <w:rsid w:val="006E220E"/>
    <w:rsid w:val="006E274D"/>
    <w:rsid w:val="006E2B28"/>
    <w:rsid w:val="006E4429"/>
    <w:rsid w:val="006E7BFB"/>
    <w:rsid w:val="006F4759"/>
    <w:rsid w:val="006F4BB4"/>
    <w:rsid w:val="006F5D5E"/>
    <w:rsid w:val="0070293C"/>
    <w:rsid w:val="00703045"/>
    <w:rsid w:val="00703F4D"/>
    <w:rsid w:val="00703F72"/>
    <w:rsid w:val="00706D63"/>
    <w:rsid w:val="00707FD9"/>
    <w:rsid w:val="0071178A"/>
    <w:rsid w:val="00712689"/>
    <w:rsid w:val="007207D9"/>
    <w:rsid w:val="0072502C"/>
    <w:rsid w:val="0072569A"/>
    <w:rsid w:val="00734D88"/>
    <w:rsid w:val="0073610A"/>
    <w:rsid w:val="00740E10"/>
    <w:rsid w:val="00744C7D"/>
    <w:rsid w:val="00744D7B"/>
    <w:rsid w:val="007478C3"/>
    <w:rsid w:val="00751976"/>
    <w:rsid w:val="00753104"/>
    <w:rsid w:val="007541F3"/>
    <w:rsid w:val="00754CBB"/>
    <w:rsid w:val="00755A61"/>
    <w:rsid w:val="00757AD2"/>
    <w:rsid w:val="007627BD"/>
    <w:rsid w:val="007640E0"/>
    <w:rsid w:val="00764D86"/>
    <w:rsid w:val="00766109"/>
    <w:rsid w:val="00766FC3"/>
    <w:rsid w:val="00773B4D"/>
    <w:rsid w:val="00775846"/>
    <w:rsid w:val="00777D45"/>
    <w:rsid w:val="0078043E"/>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B128C"/>
    <w:rsid w:val="007B32F5"/>
    <w:rsid w:val="007B6E93"/>
    <w:rsid w:val="007B7A21"/>
    <w:rsid w:val="007B7D65"/>
    <w:rsid w:val="007C33A9"/>
    <w:rsid w:val="007C4674"/>
    <w:rsid w:val="007C543A"/>
    <w:rsid w:val="007C77BC"/>
    <w:rsid w:val="007C77E3"/>
    <w:rsid w:val="007D2E9F"/>
    <w:rsid w:val="007D3824"/>
    <w:rsid w:val="007E0229"/>
    <w:rsid w:val="007E1603"/>
    <w:rsid w:val="007E5264"/>
    <w:rsid w:val="007E529F"/>
    <w:rsid w:val="007F0976"/>
    <w:rsid w:val="007F45D8"/>
    <w:rsid w:val="007F784C"/>
    <w:rsid w:val="00803946"/>
    <w:rsid w:val="00804988"/>
    <w:rsid w:val="00806FF8"/>
    <w:rsid w:val="008132FA"/>
    <w:rsid w:val="0082639C"/>
    <w:rsid w:val="00826632"/>
    <w:rsid w:val="0083008D"/>
    <w:rsid w:val="00830C3B"/>
    <w:rsid w:val="00830CD8"/>
    <w:rsid w:val="0083175D"/>
    <w:rsid w:val="00832A11"/>
    <w:rsid w:val="00833332"/>
    <w:rsid w:val="008340AC"/>
    <w:rsid w:val="00834A97"/>
    <w:rsid w:val="0084275A"/>
    <w:rsid w:val="00845B18"/>
    <w:rsid w:val="0084680B"/>
    <w:rsid w:val="00850DDD"/>
    <w:rsid w:val="00851FB6"/>
    <w:rsid w:val="008555D3"/>
    <w:rsid w:val="00856581"/>
    <w:rsid w:val="008709CA"/>
    <w:rsid w:val="00875B4D"/>
    <w:rsid w:val="008939D8"/>
    <w:rsid w:val="00895E3B"/>
    <w:rsid w:val="008A1B31"/>
    <w:rsid w:val="008A2B5B"/>
    <w:rsid w:val="008A41E5"/>
    <w:rsid w:val="008A4785"/>
    <w:rsid w:val="008B0887"/>
    <w:rsid w:val="008B0F40"/>
    <w:rsid w:val="008B11ED"/>
    <w:rsid w:val="008B2977"/>
    <w:rsid w:val="008B40B2"/>
    <w:rsid w:val="008B7FDA"/>
    <w:rsid w:val="008C0222"/>
    <w:rsid w:val="008C1058"/>
    <w:rsid w:val="008C2507"/>
    <w:rsid w:val="008C3950"/>
    <w:rsid w:val="008C7561"/>
    <w:rsid w:val="008C7C81"/>
    <w:rsid w:val="008E2F0A"/>
    <w:rsid w:val="008E5A23"/>
    <w:rsid w:val="008E7E01"/>
    <w:rsid w:val="008F02BE"/>
    <w:rsid w:val="008F1629"/>
    <w:rsid w:val="008F5A13"/>
    <w:rsid w:val="008F72E0"/>
    <w:rsid w:val="0090058A"/>
    <w:rsid w:val="0090415C"/>
    <w:rsid w:val="00905898"/>
    <w:rsid w:val="00906269"/>
    <w:rsid w:val="0090688F"/>
    <w:rsid w:val="00914FD6"/>
    <w:rsid w:val="00925365"/>
    <w:rsid w:val="009359D0"/>
    <w:rsid w:val="00940578"/>
    <w:rsid w:val="00940D3C"/>
    <w:rsid w:val="00941124"/>
    <w:rsid w:val="009433FF"/>
    <w:rsid w:val="00946DBB"/>
    <w:rsid w:val="00947157"/>
    <w:rsid w:val="00952055"/>
    <w:rsid w:val="00957597"/>
    <w:rsid w:val="00960B8F"/>
    <w:rsid w:val="00961A87"/>
    <w:rsid w:val="00963049"/>
    <w:rsid w:val="009636E9"/>
    <w:rsid w:val="00965DF1"/>
    <w:rsid w:val="0098656B"/>
    <w:rsid w:val="00987F60"/>
    <w:rsid w:val="00994F51"/>
    <w:rsid w:val="00996E64"/>
    <w:rsid w:val="009A4781"/>
    <w:rsid w:val="009A4D29"/>
    <w:rsid w:val="009B000C"/>
    <w:rsid w:val="009B4D5F"/>
    <w:rsid w:val="009B592E"/>
    <w:rsid w:val="009B754F"/>
    <w:rsid w:val="009C126F"/>
    <w:rsid w:val="009C2728"/>
    <w:rsid w:val="009C2B2D"/>
    <w:rsid w:val="009C2C93"/>
    <w:rsid w:val="009C3CAC"/>
    <w:rsid w:val="009C5BC4"/>
    <w:rsid w:val="009C712B"/>
    <w:rsid w:val="009E037A"/>
    <w:rsid w:val="009E0CC5"/>
    <w:rsid w:val="009E1B2F"/>
    <w:rsid w:val="009E40C2"/>
    <w:rsid w:val="009E5B02"/>
    <w:rsid w:val="009E65F7"/>
    <w:rsid w:val="009E7A0E"/>
    <w:rsid w:val="009F30E2"/>
    <w:rsid w:val="009F3713"/>
    <w:rsid w:val="009F41A5"/>
    <w:rsid w:val="00A10A48"/>
    <w:rsid w:val="00A10E9A"/>
    <w:rsid w:val="00A112B3"/>
    <w:rsid w:val="00A16572"/>
    <w:rsid w:val="00A22528"/>
    <w:rsid w:val="00A225C8"/>
    <w:rsid w:val="00A24A23"/>
    <w:rsid w:val="00A27339"/>
    <w:rsid w:val="00A352DF"/>
    <w:rsid w:val="00A40042"/>
    <w:rsid w:val="00A42007"/>
    <w:rsid w:val="00A42DF9"/>
    <w:rsid w:val="00A45915"/>
    <w:rsid w:val="00A45B82"/>
    <w:rsid w:val="00A46EE1"/>
    <w:rsid w:val="00A519B0"/>
    <w:rsid w:val="00A53A2C"/>
    <w:rsid w:val="00A60D18"/>
    <w:rsid w:val="00A64036"/>
    <w:rsid w:val="00A64CCD"/>
    <w:rsid w:val="00A74404"/>
    <w:rsid w:val="00A751E1"/>
    <w:rsid w:val="00A84CB6"/>
    <w:rsid w:val="00A85C55"/>
    <w:rsid w:val="00A87F73"/>
    <w:rsid w:val="00AA4150"/>
    <w:rsid w:val="00AA5FE4"/>
    <w:rsid w:val="00AB2BA6"/>
    <w:rsid w:val="00AB530C"/>
    <w:rsid w:val="00AD16A4"/>
    <w:rsid w:val="00AD5ED7"/>
    <w:rsid w:val="00AD6B5F"/>
    <w:rsid w:val="00AE1D54"/>
    <w:rsid w:val="00AE3C9D"/>
    <w:rsid w:val="00AE3E7C"/>
    <w:rsid w:val="00AE51D3"/>
    <w:rsid w:val="00AE6BC7"/>
    <w:rsid w:val="00AF0701"/>
    <w:rsid w:val="00AF167B"/>
    <w:rsid w:val="00AF4684"/>
    <w:rsid w:val="00AF4F1C"/>
    <w:rsid w:val="00AF597E"/>
    <w:rsid w:val="00AF59BC"/>
    <w:rsid w:val="00AF6522"/>
    <w:rsid w:val="00B01B0B"/>
    <w:rsid w:val="00B025C7"/>
    <w:rsid w:val="00B03E1B"/>
    <w:rsid w:val="00B07CC7"/>
    <w:rsid w:val="00B104B2"/>
    <w:rsid w:val="00B127F0"/>
    <w:rsid w:val="00B154FD"/>
    <w:rsid w:val="00B201AE"/>
    <w:rsid w:val="00B22F9D"/>
    <w:rsid w:val="00B24914"/>
    <w:rsid w:val="00B31CDB"/>
    <w:rsid w:val="00B330C2"/>
    <w:rsid w:val="00B37F7F"/>
    <w:rsid w:val="00B42F8C"/>
    <w:rsid w:val="00B45384"/>
    <w:rsid w:val="00B47C55"/>
    <w:rsid w:val="00B51DF3"/>
    <w:rsid w:val="00B562E7"/>
    <w:rsid w:val="00B57717"/>
    <w:rsid w:val="00B57B67"/>
    <w:rsid w:val="00B57E96"/>
    <w:rsid w:val="00B60F30"/>
    <w:rsid w:val="00B71ADF"/>
    <w:rsid w:val="00B73276"/>
    <w:rsid w:val="00B80796"/>
    <w:rsid w:val="00B80822"/>
    <w:rsid w:val="00B90EB6"/>
    <w:rsid w:val="00B914D9"/>
    <w:rsid w:val="00B9202C"/>
    <w:rsid w:val="00B94C1E"/>
    <w:rsid w:val="00B96A00"/>
    <w:rsid w:val="00B97456"/>
    <w:rsid w:val="00BB06BD"/>
    <w:rsid w:val="00BB131D"/>
    <w:rsid w:val="00BB31FD"/>
    <w:rsid w:val="00BB367F"/>
    <w:rsid w:val="00BB7E0E"/>
    <w:rsid w:val="00BC2186"/>
    <w:rsid w:val="00BC4B7E"/>
    <w:rsid w:val="00BC5570"/>
    <w:rsid w:val="00BC6198"/>
    <w:rsid w:val="00BD1561"/>
    <w:rsid w:val="00BD4371"/>
    <w:rsid w:val="00BF0E65"/>
    <w:rsid w:val="00BF46F0"/>
    <w:rsid w:val="00BF5296"/>
    <w:rsid w:val="00BF5520"/>
    <w:rsid w:val="00BF553D"/>
    <w:rsid w:val="00C017CF"/>
    <w:rsid w:val="00C018C4"/>
    <w:rsid w:val="00C05085"/>
    <w:rsid w:val="00C067FC"/>
    <w:rsid w:val="00C078CF"/>
    <w:rsid w:val="00C13AF1"/>
    <w:rsid w:val="00C140C8"/>
    <w:rsid w:val="00C14429"/>
    <w:rsid w:val="00C169C6"/>
    <w:rsid w:val="00C171DE"/>
    <w:rsid w:val="00C20FD1"/>
    <w:rsid w:val="00C217C9"/>
    <w:rsid w:val="00C22277"/>
    <w:rsid w:val="00C24EAF"/>
    <w:rsid w:val="00C27E98"/>
    <w:rsid w:val="00C36987"/>
    <w:rsid w:val="00C37BC0"/>
    <w:rsid w:val="00C40670"/>
    <w:rsid w:val="00C41B9C"/>
    <w:rsid w:val="00C421F0"/>
    <w:rsid w:val="00C42436"/>
    <w:rsid w:val="00C42D36"/>
    <w:rsid w:val="00C442FA"/>
    <w:rsid w:val="00C459D2"/>
    <w:rsid w:val="00C4631F"/>
    <w:rsid w:val="00C51076"/>
    <w:rsid w:val="00C5141A"/>
    <w:rsid w:val="00C55E9F"/>
    <w:rsid w:val="00C602C0"/>
    <w:rsid w:val="00C67077"/>
    <w:rsid w:val="00C74B3E"/>
    <w:rsid w:val="00C75055"/>
    <w:rsid w:val="00C750C9"/>
    <w:rsid w:val="00C8136E"/>
    <w:rsid w:val="00C83298"/>
    <w:rsid w:val="00C8756A"/>
    <w:rsid w:val="00C87975"/>
    <w:rsid w:val="00C90597"/>
    <w:rsid w:val="00C9091A"/>
    <w:rsid w:val="00C96730"/>
    <w:rsid w:val="00C97579"/>
    <w:rsid w:val="00CA6133"/>
    <w:rsid w:val="00CB2518"/>
    <w:rsid w:val="00CB3E7F"/>
    <w:rsid w:val="00CB7B6E"/>
    <w:rsid w:val="00CC292B"/>
    <w:rsid w:val="00CC63F4"/>
    <w:rsid w:val="00CD3010"/>
    <w:rsid w:val="00CD31D4"/>
    <w:rsid w:val="00CD481D"/>
    <w:rsid w:val="00CD4C1A"/>
    <w:rsid w:val="00CD6A16"/>
    <w:rsid w:val="00CE3094"/>
    <w:rsid w:val="00CE59D6"/>
    <w:rsid w:val="00CE68EC"/>
    <w:rsid w:val="00CF0E5B"/>
    <w:rsid w:val="00CF248E"/>
    <w:rsid w:val="00CF4E96"/>
    <w:rsid w:val="00D01BF9"/>
    <w:rsid w:val="00D01CD2"/>
    <w:rsid w:val="00D03A90"/>
    <w:rsid w:val="00D056C4"/>
    <w:rsid w:val="00D061CE"/>
    <w:rsid w:val="00D07CD4"/>
    <w:rsid w:val="00D10124"/>
    <w:rsid w:val="00D11187"/>
    <w:rsid w:val="00D12C2F"/>
    <w:rsid w:val="00D1398D"/>
    <w:rsid w:val="00D170DB"/>
    <w:rsid w:val="00D21302"/>
    <w:rsid w:val="00D24EE7"/>
    <w:rsid w:val="00D27DB6"/>
    <w:rsid w:val="00D30033"/>
    <w:rsid w:val="00D32438"/>
    <w:rsid w:val="00D3334B"/>
    <w:rsid w:val="00D34A14"/>
    <w:rsid w:val="00D40ADC"/>
    <w:rsid w:val="00D41213"/>
    <w:rsid w:val="00D4206A"/>
    <w:rsid w:val="00D44211"/>
    <w:rsid w:val="00D4484D"/>
    <w:rsid w:val="00D452D6"/>
    <w:rsid w:val="00D45D8F"/>
    <w:rsid w:val="00D500C9"/>
    <w:rsid w:val="00D50CA7"/>
    <w:rsid w:val="00D519CE"/>
    <w:rsid w:val="00D51B90"/>
    <w:rsid w:val="00D54FB2"/>
    <w:rsid w:val="00D559EB"/>
    <w:rsid w:val="00D658B1"/>
    <w:rsid w:val="00D66063"/>
    <w:rsid w:val="00D6669B"/>
    <w:rsid w:val="00D67BEE"/>
    <w:rsid w:val="00D72BDA"/>
    <w:rsid w:val="00D73A78"/>
    <w:rsid w:val="00D831CA"/>
    <w:rsid w:val="00D84162"/>
    <w:rsid w:val="00D931EE"/>
    <w:rsid w:val="00DA008E"/>
    <w:rsid w:val="00DA0BCD"/>
    <w:rsid w:val="00DA1C32"/>
    <w:rsid w:val="00DA60D6"/>
    <w:rsid w:val="00DA6B01"/>
    <w:rsid w:val="00DA6B2F"/>
    <w:rsid w:val="00DC2B8B"/>
    <w:rsid w:val="00DD224F"/>
    <w:rsid w:val="00DD28E8"/>
    <w:rsid w:val="00DD4D54"/>
    <w:rsid w:val="00DE0A3D"/>
    <w:rsid w:val="00DE4155"/>
    <w:rsid w:val="00DE5A68"/>
    <w:rsid w:val="00DE777B"/>
    <w:rsid w:val="00DF590B"/>
    <w:rsid w:val="00E00CDD"/>
    <w:rsid w:val="00E05D18"/>
    <w:rsid w:val="00E072A9"/>
    <w:rsid w:val="00E10295"/>
    <w:rsid w:val="00E15463"/>
    <w:rsid w:val="00E17485"/>
    <w:rsid w:val="00E20FF0"/>
    <w:rsid w:val="00E21379"/>
    <w:rsid w:val="00E21D86"/>
    <w:rsid w:val="00E21DD8"/>
    <w:rsid w:val="00E22F10"/>
    <w:rsid w:val="00E25ECB"/>
    <w:rsid w:val="00E261C1"/>
    <w:rsid w:val="00E3149C"/>
    <w:rsid w:val="00E31502"/>
    <w:rsid w:val="00E34A88"/>
    <w:rsid w:val="00E34FCE"/>
    <w:rsid w:val="00E40895"/>
    <w:rsid w:val="00E412A2"/>
    <w:rsid w:val="00E41378"/>
    <w:rsid w:val="00E431FC"/>
    <w:rsid w:val="00E500FB"/>
    <w:rsid w:val="00E52732"/>
    <w:rsid w:val="00E53539"/>
    <w:rsid w:val="00E54D56"/>
    <w:rsid w:val="00E55FD5"/>
    <w:rsid w:val="00E56107"/>
    <w:rsid w:val="00E60161"/>
    <w:rsid w:val="00E61583"/>
    <w:rsid w:val="00E61D3D"/>
    <w:rsid w:val="00E61D42"/>
    <w:rsid w:val="00E65DC9"/>
    <w:rsid w:val="00E66004"/>
    <w:rsid w:val="00E72566"/>
    <w:rsid w:val="00E741B7"/>
    <w:rsid w:val="00E7489F"/>
    <w:rsid w:val="00E76CE7"/>
    <w:rsid w:val="00E77607"/>
    <w:rsid w:val="00E8494F"/>
    <w:rsid w:val="00E84D2D"/>
    <w:rsid w:val="00E8728E"/>
    <w:rsid w:val="00E94261"/>
    <w:rsid w:val="00EA0530"/>
    <w:rsid w:val="00EB1CF4"/>
    <w:rsid w:val="00EB7785"/>
    <w:rsid w:val="00EC07C9"/>
    <w:rsid w:val="00EC0993"/>
    <w:rsid w:val="00EC190B"/>
    <w:rsid w:val="00EC290A"/>
    <w:rsid w:val="00EC49F9"/>
    <w:rsid w:val="00EC5C16"/>
    <w:rsid w:val="00EC718B"/>
    <w:rsid w:val="00EC7A3A"/>
    <w:rsid w:val="00ED2E43"/>
    <w:rsid w:val="00ED534E"/>
    <w:rsid w:val="00ED561C"/>
    <w:rsid w:val="00ED7B2B"/>
    <w:rsid w:val="00EE11B7"/>
    <w:rsid w:val="00EE1D17"/>
    <w:rsid w:val="00EE5A9C"/>
    <w:rsid w:val="00EF4EF3"/>
    <w:rsid w:val="00EF5692"/>
    <w:rsid w:val="00F01581"/>
    <w:rsid w:val="00F07957"/>
    <w:rsid w:val="00F101CF"/>
    <w:rsid w:val="00F21030"/>
    <w:rsid w:val="00F24535"/>
    <w:rsid w:val="00F24C9F"/>
    <w:rsid w:val="00F2709E"/>
    <w:rsid w:val="00F3260E"/>
    <w:rsid w:val="00F32892"/>
    <w:rsid w:val="00F33C05"/>
    <w:rsid w:val="00F3602F"/>
    <w:rsid w:val="00F3772E"/>
    <w:rsid w:val="00F4234F"/>
    <w:rsid w:val="00F430DC"/>
    <w:rsid w:val="00F43FE4"/>
    <w:rsid w:val="00F44F63"/>
    <w:rsid w:val="00F4665F"/>
    <w:rsid w:val="00F47C54"/>
    <w:rsid w:val="00F47EFF"/>
    <w:rsid w:val="00F51524"/>
    <w:rsid w:val="00F51CFD"/>
    <w:rsid w:val="00F56631"/>
    <w:rsid w:val="00F61111"/>
    <w:rsid w:val="00F616DE"/>
    <w:rsid w:val="00F646E9"/>
    <w:rsid w:val="00F652C8"/>
    <w:rsid w:val="00F75691"/>
    <w:rsid w:val="00F850E2"/>
    <w:rsid w:val="00F92E25"/>
    <w:rsid w:val="00F93467"/>
    <w:rsid w:val="00F963F6"/>
    <w:rsid w:val="00FA1C85"/>
    <w:rsid w:val="00FA21FB"/>
    <w:rsid w:val="00FB1C06"/>
    <w:rsid w:val="00FB1C4A"/>
    <w:rsid w:val="00FB4A7B"/>
    <w:rsid w:val="00FB73A9"/>
    <w:rsid w:val="00FC4259"/>
    <w:rsid w:val="00FC68AD"/>
    <w:rsid w:val="00FC7F89"/>
    <w:rsid w:val="00FD1E45"/>
    <w:rsid w:val="00FD225E"/>
    <w:rsid w:val="00FD37DA"/>
    <w:rsid w:val="00FE0666"/>
    <w:rsid w:val="00FE1B85"/>
    <w:rsid w:val="00FE1D55"/>
    <w:rsid w:val="00FE4382"/>
    <w:rsid w:val="00FE6E3A"/>
    <w:rsid w:val="00FE7335"/>
    <w:rsid w:val="00FF2749"/>
    <w:rsid w:val="00FF6825"/>
    <w:rsid w:val="00FF68D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Heading1">
    <w:name w:val="heading 1"/>
    <w:basedOn w:val="ListParagraph"/>
    <w:next w:val="Normal"/>
    <w:link w:val="Heading1Char"/>
    <w:uiPriority w:val="9"/>
    <w:qFormat/>
    <w:rsid w:val="009C2728"/>
    <w:pPr>
      <w:numPr>
        <w:numId w:val="2"/>
      </w:numPr>
      <w:outlineLvl w:val="0"/>
    </w:pPr>
    <w:rPr>
      <w:rFonts w:cs="Times New Roman"/>
      <w:b/>
      <w:color w:val="000000"/>
    </w:rPr>
  </w:style>
  <w:style w:type="paragraph" w:styleId="Heading2">
    <w:name w:val="heading 2"/>
    <w:basedOn w:val="Heading1"/>
    <w:next w:val="Normal"/>
    <w:link w:val="Heading2Char"/>
    <w:uiPriority w:val="9"/>
    <w:unhideWhenUsed/>
    <w:qFormat/>
    <w:rsid w:val="009C2728"/>
    <w:pPr>
      <w:numPr>
        <w:ilvl w:val="1"/>
      </w:numPr>
      <w:outlineLvl w:val="1"/>
    </w:pPr>
  </w:style>
  <w:style w:type="paragraph" w:styleId="Heading3">
    <w:name w:val="heading 3"/>
    <w:basedOn w:val="Heading2"/>
    <w:next w:val="Normal"/>
    <w:link w:val="Heading3Char"/>
    <w:uiPriority w:val="9"/>
    <w:unhideWhenUsed/>
    <w:qFormat/>
    <w:rsid w:val="00960B8F"/>
    <w:pPr>
      <w:numPr>
        <w:ilvl w:val="2"/>
      </w:numPr>
      <w:outlineLvl w:val="2"/>
    </w:pPr>
  </w:style>
  <w:style w:type="paragraph" w:styleId="Heading5">
    <w:name w:val="heading 5"/>
    <w:basedOn w:val="Normal"/>
    <w:next w:val="Normal"/>
    <w:link w:val="Heading5Ch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Header">
    <w:name w:val="header"/>
    <w:basedOn w:val="Normal"/>
    <w:link w:val="HeaderChar"/>
    <w:unhideWhenUsed/>
    <w:rsid w:val="00E72566"/>
    <w:pPr>
      <w:tabs>
        <w:tab w:val="center" w:pos="4419"/>
        <w:tab w:val="right" w:pos="8838"/>
      </w:tabs>
    </w:pPr>
  </w:style>
  <w:style w:type="character" w:customStyle="1" w:styleId="HeaderChar">
    <w:name w:val="Header Char"/>
    <w:basedOn w:val="DefaultParagraphFont"/>
    <w:link w:val="Header"/>
    <w:rsid w:val="00E72566"/>
  </w:style>
  <w:style w:type="paragraph" w:styleId="ListParagraph">
    <w:name w:val="List Paragraph"/>
    <w:basedOn w:val="Normal"/>
    <w:uiPriority w:val="34"/>
    <w:qFormat/>
    <w:rsid w:val="00E72566"/>
    <w:pPr>
      <w:ind w:left="720"/>
      <w:contextualSpacing/>
    </w:pPr>
  </w:style>
  <w:style w:type="table" w:styleId="TableGrid">
    <w:name w:val="Table Grid"/>
    <w:basedOn w:val="Table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2566"/>
    <w:rPr>
      <w:color w:val="0563C1" w:themeColor="hyperlink"/>
      <w:u w:val="single"/>
    </w:rPr>
  </w:style>
  <w:style w:type="character" w:customStyle="1" w:styleId="apple-style-span">
    <w:name w:val="apple-style-span"/>
    <w:basedOn w:val="DefaultParagraphFont"/>
    <w:rsid w:val="003C6922"/>
  </w:style>
  <w:style w:type="character" w:styleId="FootnoteReference">
    <w:name w:val="footnote reference"/>
    <w:basedOn w:val="DefaultParagraphFont"/>
    <w:uiPriority w:val="99"/>
    <w:unhideWhenUsed/>
    <w:rsid w:val="003C6922"/>
    <w:rPr>
      <w:vertAlign w:val="superscript"/>
    </w:rPr>
  </w:style>
  <w:style w:type="paragraph" w:styleId="NoSpacing">
    <w:name w:val="No Spacing"/>
    <w:aliases w:val="Referencias,AutorP"/>
    <w:link w:val="NoSpacingChar"/>
    <w:uiPriority w:val="1"/>
    <w:rsid w:val="003C6922"/>
    <w:pPr>
      <w:spacing w:after="0" w:line="240" w:lineRule="auto"/>
    </w:pPr>
    <w:rPr>
      <w:rFonts w:ascii="Arial" w:hAnsi="Arial"/>
      <w:lang w:val="es-ES"/>
    </w:rPr>
  </w:style>
  <w:style w:type="paragraph" w:styleId="FootnoteText">
    <w:name w:val="footnote text"/>
    <w:basedOn w:val="Normal"/>
    <w:link w:val="FootnoteTextChar"/>
    <w:uiPriority w:val="99"/>
    <w:unhideWhenUsed/>
    <w:rsid w:val="003C6922"/>
  </w:style>
  <w:style w:type="character" w:customStyle="1" w:styleId="FootnoteTextChar">
    <w:name w:val="Footnote Text Char"/>
    <w:basedOn w:val="DefaultParagraphFont"/>
    <w:link w:val="FootnoteText"/>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DefaultParagraphFont"/>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BalloonText">
    <w:name w:val="Balloon Text"/>
    <w:basedOn w:val="Normal"/>
    <w:link w:val="BalloonTextChar"/>
    <w:uiPriority w:val="99"/>
    <w:semiHidden/>
    <w:unhideWhenUsed/>
    <w:rsid w:val="00240A3D"/>
    <w:rPr>
      <w:rFonts w:ascii="Tahoma" w:hAnsi="Tahoma" w:cs="Tahoma"/>
      <w:sz w:val="16"/>
      <w:szCs w:val="16"/>
    </w:rPr>
  </w:style>
  <w:style w:type="character" w:customStyle="1" w:styleId="BalloonTextChar">
    <w:name w:val="Balloon Text Char"/>
    <w:basedOn w:val="DefaultParagraphFont"/>
    <w:link w:val="BalloonText"/>
    <w:uiPriority w:val="99"/>
    <w:semiHidden/>
    <w:rsid w:val="00240A3D"/>
    <w:rPr>
      <w:rFonts w:ascii="Tahoma" w:hAnsi="Tahoma" w:cs="Tahoma"/>
      <w:sz w:val="16"/>
      <w:szCs w:val="16"/>
    </w:rPr>
  </w:style>
  <w:style w:type="character" w:customStyle="1" w:styleId="Heading1Char">
    <w:name w:val="Heading 1 Char"/>
    <w:basedOn w:val="DefaultParagraphFont"/>
    <w:link w:val="Heading1"/>
    <w:uiPriority w:val="9"/>
    <w:rsid w:val="009C2728"/>
    <w:rPr>
      <w:rFonts w:cs="Times New Roman"/>
      <w:b/>
      <w:color w:val="000000"/>
    </w:rPr>
  </w:style>
  <w:style w:type="paragraph" w:styleId="Bibliography">
    <w:name w:val="Bibliography"/>
    <w:basedOn w:val="Normal"/>
    <w:next w:val="Normal"/>
    <w:uiPriority w:val="37"/>
    <w:unhideWhenUsed/>
    <w:rsid w:val="005F1C0B"/>
  </w:style>
  <w:style w:type="table" w:customStyle="1" w:styleId="Tablanormal21">
    <w:name w:val="Tabla normal 21"/>
    <w:basedOn w:val="Table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4C6E42"/>
  </w:style>
  <w:style w:type="paragraph" w:styleId="Footer">
    <w:name w:val="footer"/>
    <w:basedOn w:val="Normal"/>
    <w:link w:val="FooterChar"/>
    <w:uiPriority w:val="99"/>
    <w:unhideWhenUsed/>
    <w:rsid w:val="004009FF"/>
    <w:pPr>
      <w:tabs>
        <w:tab w:val="center" w:pos="4419"/>
        <w:tab w:val="right" w:pos="8838"/>
      </w:tabs>
    </w:pPr>
  </w:style>
  <w:style w:type="character" w:customStyle="1" w:styleId="FooterChar">
    <w:name w:val="Footer Char"/>
    <w:basedOn w:val="DefaultParagraphFont"/>
    <w:link w:val="Footer"/>
    <w:uiPriority w:val="99"/>
    <w:rsid w:val="004009FF"/>
  </w:style>
  <w:style w:type="paragraph" w:styleId="Revision">
    <w:name w:val="Revision"/>
    <w:hidden/>
    <w:uiPriority w:val="99"/>
    <w:semiHidden/>
    <w:rsid w:val="003E0B5B"/>
    <w:pPr>
      <w:spacing w:after="0" w:line="240" w:lineRule="auto"/>
    </w:pPr>
  </w:style>
  <w:style w:type="character" w:styleId="CommentReference">
    <w:name w:val="annotation reference"/>
    <w:basedOn w:val="DefaultParagraphFont"/>
    <w:uiPriority w:val="99"/>
    <w:semiHidden/>
    <w:unhideWhenUsed/>
    <w:rsid w:val="003E0B5B"/>
    <w:rPr>
      <w:sz w:val="16"/>
      <w:szCs w:val="16"/>
    </w:rPr>
  </w:style>
  <w:style w:type="paragraph" w:styleId="CommentText">
    <w:name w:val="annotation text"/>
    <w:basedOn w:val="Normal"/>
    <w:link w:val="CommentTextChar"/>
    <w:uiPriority w:val="99"/>
    <w:unhideWhenUsed/>
    <w:rsid w:val="003E0B5B"/>
  </w:style>
  <w:style w:type="character" w:customStyle="1" w:styleId="CommentTextChar">
    <w:name w:val="Comment Text Char"/>
    <w:basedOn w:val="DefaultParagraphFont"/>
    <w:link w:val="CommentText"/>
    <w:uiPriority w:val="99"/>
    <w:rsid w:val="003E0B5B"/>
    <w:rPr>
      <w:sz w:val="20"/>
      <w:szCs w:val="20"/>
    </w:rPr>
  </w:style>
  <w:style w:type="paragraph" w:styleId="CommentSubject">
    <w:name w:val="annotation subject"/>
    <w:basedOn w:val="CommentText"/>
    <w:next w:val="CommentText"/>
    <w:link w:val="CommentSubjectChar"/>
    <w:uiPriority w:val="99"/>
    <w:semiHidden/>
    <w:unhideWhenUsed/>
    <w:rsid w:val="003E0B5B"/>
    <w:rPr>
      <w:b/>
      <w:bCs/>
    </w:rPr>
  </w:style>
  <w:style w:type="character" w:customStyle="1" w:styleId="CommentSubjectChar">
    <w:name w:val="Comment Subject Char"/>
    <w:basedOn w:val="CommentTextChar"/>
    <w:link w:val="CommentSubject"/>
    <w:uiPriority w:val="99"/>
    <w:semiHidden/>
    <w:rsid w:val="003E0B5B"/>
    <w:rPr>
      <w:b/>
      <w:bCs/>
      <w:sz w:val="20"/>
      <w:szCs w:val="20"/>
    </w:rPr>
  </w:style>
  <w:style w:type="character" w:customStyle="1" w:styleId="Heading5Char">
    <w:name w:val="Heading 5 Char"/>
    <w:basedOn w:val="DefaultParagraphFont"/>
    <w:link w:val="Heading5"/>
    <w:uiPriority w:val="9"/>
    <w:semiHidden/>
    <w:rsid w:val="003B3D5A"/>
    <w:rPr>
      <w:rFonts w:asciiTheme="majorHAnsi" w:eastAsiaTheme="majorEastAsia" w:hAnsiTheme="majorHAnsi" w:cstheme="majorBidi"/>
      <w:color w:val="2E74B5" w:themeColor="accent1" w:themeShade="BF"/>
    </w:rPr>
  </w:style>
  <w:style w:type="character" w:styleId="HTMLTypewriter">
    <w:name w:val="HTML Typewriter"/>
    <w:basedOn w:val="DefaultParagraphFont"/>
    <w:uiPriority w:val="99"/>
    <w:semiHidden/>
    <w:unhideWhenUsed/>
    <w:rsid w:val="00C67077"/>
    <w:rPr>
      <w:rFonts w:ascii="Courier New" w:eastAsia="Times New Roman" w:hAnsi="Courier New" w:cs="Courier New"/>
      <w:sz w:val="20"/>
      <w:szCs w:val="20"/>
    </w:rPr>
  </w:style>
  <w:style w:type="character" w:customStyle="1" w:styleId="hps">
    <w:name w:val="hps"/>
    <w:basedOn w:val="DefaultParagraphFont"/>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Caption">
    <w:name w:val="caption"/>
    <w:aliases w:val="Fig Título"/>
    <w:basedOn w:val="Normal"/>
    <w:next w:val="Normal"/>
    <w:link w:val="CaptionChar"/>
    <w:uiPriority w:val="35"/>
    <w:unhideWhenUsed/>
    <w:qFormat/>
    <w:rsid w:val="00E741B7"/>
    <w:pPr>
      <w:spacing w:before="200"/>
    </w:pPr>
    <w:rPr>
      <w:rFonts w:eastAsiaTheme="minorEastAsia"/>
      <w:iCs/>
      <w:sz w:val="18"/>
      <w:szCs w:val="18"/>
      <w:lang w:eastAsia="es-CO"/>
    </w:rPr>
  </w:style>
  <w:style w:type="character" w:customStyle="1" w:styleId="Heading3Char">
    <w:name w:val="Heading 3 Char"/>
    <w:basedOn w:val="DefaultParagraphFont"/>
    <w:link w:val="Heading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eNormal"/>
    <w:next w:val="TableGrid"/>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eNormal"/>
    <w:next w:val="TableGrid"/>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eNormal"/>
    <w:next w:val="TableGrid"/>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NoSpacingChar">
    <w:name w:val="No Spacing Char"/>
    <w:aliases w:val="Referencias Char,AutorP Char"/>
    <w:link w:val="NoSpacing"/>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NoSpacing"/>
    <w:link w:val="FiguraChar"/>
    <w:qFormat/>
    <w:rsid w:val="00FC4259"/>
    <w:pPr>
      <w:keepNext/>
      <w:jc w:val="center"/>
    </w:pPr>
  </w:style>
  <w:style w:type="paragraph" w:customStyle="1" w:styleId="TablaTtulo">
    <w:name w:val="Tabla Título"/>
    <w:basedOn w:val="Caption"/>
    <w:link w:val="TablaTtuloChar"/>
    <w:qFormat/>
    <w:rsid w:val="00D72BDA"/>
    <w:pPr>
      <w:keepNext/>
    </w:pPr>
  </w:style>
  <w:style w:type="character" w:customStyle="1" w:styleId="FiguraChar">
    <w:name w:val="Figura Char"/>
    <w:basedOn w:val="NoSpacingChar"/>
    <w:link w:val="Figura"/>
    <w:rsid w:val="00FC4259"/>
    <w:rPr>
      <w:rFonts w:ascii="Arial" w:hAnsi="Arial"/>
      <w:sz w:val="20"/>
      <w:lang w:val="es-ES"/>
    </w:rPr>
  </w:style>
  <w:style w:type="paragraph" w:customStyle="1" w:styleId="Ecuacin">
    <w:name w:val="Ecuación"/>
    <w:basedOn w:val="NoSpacing"/>
    <w:link w:val="EcuacinChar"/>
    <w:rsid w:val="00803946"/>
    <w:pPr>
      <w:tabs>
        <w:tab w:val="left" w:pos="4111"/>
      </w:tabs>
      <w:jc w:val="center"/>
    </w:pPr>
    <w:rPr>
      <w:rFonts w:ascii="Cambria Math" w:hAnsi="Cambria Math"/>
      <w:i/>
    </w:rPr>
  </w:style>
  <w:style w:type="character" w:customStyle="1" w:styleId="CaptionChar">
    <w:name w:val="Caption Char"/>
    <w:aliases w:val="Fig Título Char"/>
    <w:basedOn w:val="DefaultParagraphFont"/>
    <w:link w:val="Caption"/>
    <w:uiPriority w:val="35"/>
    <w:rsid w:val="00E741B7"/>
    <w:rPr>
      <w:rFonts w:eastAsiaTheme="minorEastAsia"/>
      <w:iCs/>
      <w:sz w:val="18"/>
      <w:szCs w:val="18"/>
      <w:lang w:eastAsia="es-CO"/>
    </w:rPr>
  </w:style>
  <w:style w:type="character" w:customStyle="1" w:styleId="TablaTtuloChar">
    <w:name w:val="Tabla Título Char"/>
    <w:basedOn w:val="CaptionCh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NoSpacingCh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SubtleReference">
    <w:name w:val="Subtle Reference"/>
    <w:aliases w:val="Equation"/>
    <w:basedOn w:val="DefaultParagraphFont"/>
    <w:uiPriority w:val="31"/>
    <w:qFormat/>
    <w:rsid w:val="002E25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10" Type="http://schemas.openxmlformats.org/officeDocument/2006/relationships/header" Target="header3.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e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55</TotalTime>
  <Pages>8</Pages>
  <Words>17582</Words>
  <Characters>100220</Characters>
  <Application>Microsoft Office Word</Application>
  <DocSecurity>0</DocSecurity>
  <Lines>835</Lines>
  <Paragraphs>2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LUIS TORRES DELGADO</cp:lastModifiedBy>
  <cp:revision>36</cp:revision>
  <cp:lastPrinted>2016-05-06T04:48:00Z</cp:lastPrinted>
  <dcterms:created xsi:type="dcterms:W3CDTF">2022-04-06T13:18:00Z</dcterms:created>
  <dcterms:modified xsi:type="dcterms:W3CDTF">2022-10-0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lsevier-vancouver-author-date</vt:lpwstr>
  </property>
  <property fmtid="{D5CDD505-2E9C-101B-9397-08002B2CF9AE}" pid="15" name="Mendeley Recent Style Name 5_1">
    <vt:lpwstr>Elsevier - Vancouver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c6f76af-8484-36bb-8c1c-9a130458ebda</vt:lpwstr>
  </property>
</Properties>
</file>